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5ECF18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5F326C51" wp14:editId="2C724315">
            <wp:extent cx="1192039" cy="1199155"/>
            <wp:effectExtent l="0" t="0" r="0" b="0"/>
            <wp:docPr id="13" name="image1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5.pn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192039" cy="119915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23B918D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724BB326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KEMA USULAN PROJECT PERANGKAT LUNAK</w:t>
      </w:r>
    </w:p>
    <w:p w14:paraId="5D24AC6B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62F76933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488BABAF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USULAN</w:t>
      </w:r>
    </w:p>
    <w:p w14:paraId="31463077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ugas Mata Kuliah Project Perangkat Lunak</w:t>
      </w:r>
    </w:p>
    <w:p w14:paraId="6CBE218A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519A2F1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38CE279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ED91D83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Oleh</w:t>
      </w:r>
    </w:p>
    <w:p w14:paraId="4A4E1776" w14:textId="77777777" w:rsidR="00555730" w:rsidRDefault="00366CC8">
      <w:pPr>
        <w:spacing w:after="0" w:line="360" w:lineRule="auto"/>
        <w:ind w:left="2160"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ESTY HAIRINA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1910131320007</w:t>
      </w:r>
    </w:p>
    <w:p w14:paraId="30E6E0C9" w14:textId="77777777" w:rsidR="00555730" w:rsidRDefault="00366CC8">
      <w:pPr>
        <w:spacing w:after="0" w:line="360" w:lineRule="auto"/>
        <w:ind w:left="2160"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NAILY ARIFAH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1910131320006</w:t>
      </w:r>
    </w:p>
    <w:p w14:paraId="244A4D79" w14:textId="77777777" w:rsidR="00555730" w:rsidRDefault="00555730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18AD540" w14:textId="77777777" w:rsidR="00555730" w:rsidRDefault="00555730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623DE3A" w14:textId="77777777" w:rsidR="00555730" w:rsidRDefault="00555730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39113914" w14:textId="77777777" w:rsidR="00555730" w:rsidRDefault="00555730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4C77E38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PROGRAM STUDI PENDIDIKAN KOMPUTER</w:t>
      </w:r>
    </w:p>
    <w:p w14:paraId="54420EE6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JURUSAN PENDIDIKAN MATEMATIKA DAN IPA</w:t>
      </w:r>
    </w:p>
    <w:p w14:paraId="05425E42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FAKULTAS KEGURUAN DAN ILMU PENDIDIKAN</w:t>
      </w:r>
    </w:p>
    <w:p w14:paraId="5E26AF24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UNIVERSITAS LAMBUNG MANGKURAT</w:t>
      </w:r>
    </w:p>
    <w:p w14:paraId="0D19D584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BANJARMASIN</w:t>
      </w:r>
    </w:p>
    <w:p w14:paraId="3320EFD6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2022</w:t>
      </w:r>
    </w:p>
    <w:p w14:paraId="119DB824" w14:textId="77777777" w:rsidR="00555730" w:rsidRDefault="00555730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AADF6EC" w14:textId="422FCB12" w:rsidR="00555730" w:rsidRPr="00357470" w:rsidRDefault="00366CC8" w:rsidP="00357470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Toc116646541"/>
      <w:r w:rsidRPr="00357470">
        <w:rPr>
          <w:rFonts w:ascii="Times New Roman" w:hAnsi="Times New Roman" w:cs="Times New Roman"/>
          <w:sz w:val="24"/>
          <w:szCs w:val="24"/>
        </w:rPr>
        <w:t>DAFTAR ISI</w:t>
      </w:r>
      <w:bookmarkEnd w:id="0"/>
    </w:p>
    <w:sdt>
      <w:sdtPr>
        <w:rPr>
          <w:rFonts w:ascii="Calibri" w:eastAsia="Calibri" w:hAnsi="Calibri" w:cs="Calibri"/>
          <w:color w:val="auto"/>
          <w:sz w:val="22"/>
          <w:szCs w:val="22"/>
        </w:rPr>
        <w:id w:val="-180461271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EFAF824" w14:textId="1CADB9BE" w:rsidR="00E63393" w:rsidRDefault="00E63393">
          <w:pPr>
            <w:pStyle w:val="TOCHeading"/>
          </w:pPr>
        </w:p>
        <w:p w14:paraId="25FCC1AE" w14:textId="442B98EA" w:rsidR="00492136" w:rsidRDefault="00E6339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o "1-3" \h \z \u </w:instrText>
          </w:r>
          <w:r>
            <w:rPr>
              <w:b/>
              <w:bCs/>
              <w:noProof/>
            </w:rPr>
            <w:fldChar w:fldCharType="separate"/>
          </w:r>
          <w:hyperlink w:anchor="_Toc116646541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DAFTAR ISI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41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ii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6C9EE632" w14:textId="1C347992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42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A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Latar Belakang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42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1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26F1F447" w14:textId="41FF80D3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43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B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Rumusan Masalah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43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2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2B351D70" w14:textId="0621B7BC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44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C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Topik Aplikasi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44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2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2FB71CC4" w14:textId="48CDD9CB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45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D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Analisis Kebutuhan Pengguna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45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2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1ED76532" w14:textId="6E4FD0C9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46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E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Analisis Kebutuhan Aplikasi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46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3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4851E869" w14:textId="1674D369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47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F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Flowchart Aplikasi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47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6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094DD54C" w14:textId="7BA4813B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48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G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Use Case Diagram Aplikasi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48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7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09FC6D39" w14:textId="7753384D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49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H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Rancangan Antar Muka Aplikasi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49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7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33F6E86B" w14:textId="7CECCF56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50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I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Rencana Waktu Pengembangan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50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9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223F1A01" w14:textId="2796FE20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51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J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Schedule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51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9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69D556A0" w14:textId="1CE5CAC3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52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K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Pengusul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52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10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38693628" w14:textId="42618323" w:rsidR="00492136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53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L.</w:t>
            </w:r>
            <w:r w:rsidR="00492136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Verifikasi Dosen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53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10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374F63F0" w14:textId="785DD9D5" w:rsidR="00492136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54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MODUL AJAR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54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12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7BB9CBFF" w14:textId="58C4B415" w:rsidR="00492136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6555" w:history="1">
            <w:r w:rsidR="00492136" w:rsidRPr="00062AB3">
              <w:rPr>
                <w:rStyle w:val="Hyperlink"/>
                <w:rFonts w:ascii="Times New Roman" w:hAnsi="Times New Roman" w:cs="Times New Roman"/>
                <w:noProof/>
              </w:rPr>
              <w:t>DAFTAR PUSTAKA</w:t>
            </w:r>
            <w:r w:rsidR="00492136">
              <w:rPr>
                <w:noProof/>
                <w:webHidden/>
              </w:rPr>
              <w:tab/>
            </w:r>
            <w:r w:rsidR="00492136">
              <w:rPr>
                <w:noProof/>
                <w:webHidden/>
              </w:rPr>
              <w:fldChar w:fldCharType="begin"/>
            </w:r>
            <w:r w:rsidR="00492136">
              <w:rPr>
                <w:noProof/>
                <w:webHidden/>
              </w:rPr>
              <w:instrText xml:space="preserve"> PAGEREF _Toc116646555 \h </w:instrText>
            </w:r>
            <w:r w:rsidR="00492136">
              <w:rPr>
                <w:noProof/>
                <w:webHidden/>
              </w:rPr>
            </w:r>
            <w:r w:rsidR="00492136">
              <w:rPr>
                <w:noProof/>
                <w:webHidden/>
              </w:rPr>
              <w:fldChar w:fldCharType="separate"/>
            </w:r>
            <w:r w:rsidR="00F37488">
              <w:rPr>
                <w:noProof/>
                <w:webHidden/>
              </w:rPr>
              <w:t>21</w:t>
            </w:r>
            <w:r w:rsidR="00492136">
              <w:rPr>
                <w:noProof/>
                <w:webHidden/>
              </w:rPr>
              <w:fldChar w:fldCharType="end"/>
            </w:r>
          </w:hyperlink>
        </w:p>
        <w:p w14:paraId="20D15E79" w14:textId="35054389" w:rsidR="00F1794E" w:rsidRDefault="00E63393" w:rsidP="00F1794E">
          <w:pPr>
            <w:rPr>
              <w:b/>
              <w:bCs/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4C80131D" w14:textId="77777777" w:rsidR="00F1794E" w:rsidRDefault="00F1794E" w:rsidP="00F1794E">
      <w:pPr>
        <w:ind w:firstLine="720"/>
        <w:rPr>
          <w:b/>
          <w:bCs/>
          <w:noProof/>
        </w:rPr>
        <w:sectPr w:rsidR="00F1794E" w:rsidSect="0057759F">
          <w:footerReference w:type="default" r:id="rId10"/>
          <w:footerReference w:type="first" r:id="rId11"/>
          <w:pgSz w:w="12240" w:h="15840"/>
          <w:pgMar w:top="1440" w:right="1440" w:bottom="1440" w:left="1440" w:header="720" w:footer="720" w:gutter="0"/>
          <w:pgNumType w:fmt="lowerRoman" w:start="1"/>
          <w:cols w:space="720"/>
          <w:titlePg/>
          <w:docGrid w:linePitch="299"/>
        </w:sectPr>
      </w:pPr>
    </w:p>
    <w:p w14:paraId="0A45FA4F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" w:name="_Toc116646542"/>
      <w:r w:rsidRPr="00357470">
        <w:rPr>
          <w:rFonts w:ascii="Times New Roman" w:hAnsi="Times New Roman" w:cs="Times New Roman"/>
          <w:sz w:val="24"/>
          <w:szCs w:val="24"/>
        </w:rPr>
        <w:lastRenderedPageBreak/>
        <w:t xml:space="preserve">Latar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Belakang</w:t>
      </w:r>
      <w:bookmarkEnd w:id="1"/>
      <w:proofErr w:type="spellEnd"/>
    </w:p>
    <w:p w14:paraId="39A04E6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t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a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dun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nt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glob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zaman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nt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b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guru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strateg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55EC13D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ag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aj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ir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embang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di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dern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deo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slide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CC10953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yamp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alu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angs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iki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a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t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ri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elaj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(Haryanto, 2012).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mbu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in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guru. Gur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unt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snaw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, 2015:55-77).</w:t>
      </w:r>
    </w:p>
    <w:p w14:paraId="748F8B2B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am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”.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l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ranc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o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1DADE8B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4983FF5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2" w:name="_Toc116646543"/>
      <w:proofErr w:type="spellStart"/>
      <w:r w:rsidRPr="00357470">
        <w:rPr>
          <w:rFonts w:ascii="Times New Roman" w:hAnsi="Times New Roman" w:cs="Times New Roman"/>
          <w:sz w:val="24"/>
          <w:szCs w:val="24"/>
        </w:rPr>
        <w:lastRenderedPageBreak/>
        <w:t>Rumus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Masalah</w:t>
      </w:r>
      <w:bookmarkEnd w:id="2"/>
      <w:proofErr w:type="spellEnd"/>
    </w:p>
    <w:p w14:paraId="5FDA5C17" w14:textId="77777777" w:rsidR="00F1794E" w:rsidRDefault="00F1794E" w:rsidP="00F1794E">
      <w:pPr>
        <w:numPr>
          <w:ilvl w:val="0"/>
          <w:numId w:val="6"/>
        </w:numPr>
        <w:spacing w:after="0" w:line="360" w:lineRule="auto"/>
        <w:ind w:left="1842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?</w:t>
      </w:r>
    </w:p>
    <w:p w14:paraId="570BC023" w14:textId="77777777" w:rsidR="00F1794E" w:rsidRPr="00357470" w:rsidRDefault="00F1794E" w:rsidP="00F1794E">
      <w:pPr>
        <w:numPr>
          <w:ilvl w:val="0"/>
          <w:numId w:val="6"/>
        </w:numPr>
        <w:spacing w:after="0" w:line="360" w:lineRule="auto"/>
        <w:ind w:left="1842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y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? </w:t>
      </w:r>
    </w:p>
    <w:p w14:paraId="78D6DA20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3" w:name="_Toc116646544"/>
      <w:r w:rsidRPr="00357470">
        <w:rPr>
          <w:rFonts w:ascii="Times New Roman" w:hAnsi="Times New Roman" w:cs="Times New Roman"/>
          <w:sz w:val="24"/>
          <w:szCs w:val="24"/>
        </w:rPr>
        <w:t xml:space="preserve">Topik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3"/>
      <w:proofErr w:type="spellEnd"/>
    </w:p>
    <w:p w14:paraId="657AEE8A" w14:textId="77777777" w:rsidR="00F1794E" w:rsidRPr="00357470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”</w:t>
      </w:r>
    </w:p>
    <w:p w14:paraId="381E1A25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4" w:name="_Toc116646545"/>
      <w:r w:rsidRPr="00357470">
        <w:rPr>
          <w:rFonts w:ascii="Times New Roman" w:hAnsi="Times New Roman" w:cs="Times New Roman"/>
          <w:sz w:val="24"/>
          <w:szCs w:val="24"/>
        </w:rPr>
        <w:t xml:space="preserve">Analisis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Pengguna</w:t>
      </w:r>
      <w:bookmarkEnd w:id="4"/>
      <w:proofErr w:type="spellEnd"/>
    </w:p>
    <w:p w14:paraId="75DDDA80" w14:textId="77777777" w:rsidR="00F1794E" w:rsidRDefault="00F1794E" w:rsidP="00F1794E">
      <w:pPr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ahap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Analisis </w:t>
      </w:r>
    </w:p>
    <w:p w14:paraId="5B145144" w14:textId="77777777" w:rsidR="00F1794E" w:rsidRDefault="00F1794E" w:rsidP="00F1794E">
      <w:pPr>
        <w:numPr>
          <w:ilvl w:val="1"/>
          <w:numId w:val="7"/>
        </w:numPr>
        <w:spacing w:after="0" w:line="360" w:lineRule="auto"/>
        <w:ind w:left="144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</w:p>
    <w:p w14:paraId="357E85C8" w14:textId="77777777" w:rsidR="00F1794E" w:rsidRDefault="00F1794E" w:rsidP="00F1794E">
      <w:pPr>
        <w:spacing w:after="0" w:line="360" w:lineRule="auto"/>
        <w:ind w:left="1440" w:firstLine="36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Sistem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er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as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en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l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lain :</w:t>
      </w:r>
      <w:proofErr w:type="gramEnd"/>
    </w:p>
    <w:p w14:paraId="51DF0898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scroll.</w:t>
      </w:r>
    </w:p>
    <w:p w14:paraId="74599F3C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D3EAFD8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deo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8ECAC70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ti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salah.</w:t>
      </w:r>
    </w:p>
    <w:p w14:paraId="0AA01CA8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i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sar</w:t>
      </w:r>
    </w:p>
    <w:p w14:paraId="3B7815F3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n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io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8EED89B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DF8772B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00083B0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EC8D353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95FEF92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0767467" w14:textId="77777777" w:rsidR="00F1794E" w:rsidRDefault="00F1794E" w:rsidP="00F1794E">
      <w:pPr>
        <w:numPr>
          <w:ilvl w:val="1"/>
          <w:numId w:val="7"/>
        </w:numPr>
        <w:spacing w:after="0" w:line="360" w:lineRule="auto"/>
        <w:ind w:left="144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on –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</w:p>
    <w:p w14:paraId="4B5C6E61" w14:textId="77777777" w:rsidR="00F1794E" w:rsidRDefault="00F1794E" w:rsidP="00F1794E">
      <w:pPr>
        <w:spacing w:after="0" w:line="360" w:lineRule="auto"/>
        <w:ind w:left="1440" w:firstLine="36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on -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cipt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lain :</w:t>
      </w:r>
      <w:proofErr w:type="gramEnd"/>
    </w:p>
    <w:p w14:paraId="34036CB6" w14:textId="77777777" w:rsidR="00F1794E" w:rsidRPr="00357470" w:rsidRDefault="00F1794E" w:rsidP="00F1794E">
      <w:pPr>
        <w:numPr>
          <w:ilvl w:val="0"/>
          <w:numId w:val="3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erangk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engk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ject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oftwar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sual Studio Code, Google Chrome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ernet</w:t>
      </w:r>
    </w:p>
    <w:p w14:paraId="026E440F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5" w:name="_Toc116646546"/>
      <w:r w:rsidRPr="00357470">
        <w:rPr>
          <w:rFonts w:ascii="Times New Roman" w:hAnsi="Times New Roman" w:cs="Times New Roman"/>
          <w:sz w:val="24"/>
          <w:szCs w:val="24"/>
        </w:rPr>
        <w:t xml:space="preserve">Analisis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5"/>
      <w:proofErr w:type="spellEnd"/>
    </w:p>
    <w:p w14:paraId="5B35A0EE" w14:textId="77777777" w:rsidR="00F1794E" w:rsidRDefault="00F1794E" w:rsidP="00F1794E">
      <w:pPr>
        <w:numPr>
          <w:ilvl w:val="0"/>
          <w:numId w:val="5"/>
        </w:num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Analisis Fitur/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onton</w:t>
      </w:r>
      <w:proofErr w:type="spellEnd"/>
    </w:p>
    <w:tbl>
      <w:tblPr>
        <w:tblStyle w:val="a"/>
        <w:tblW w:w="7910" w:type="dxa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55"/>
        <w:gridCol w:w="3955"/>
      </w:tblGrid>
      <w:tr w:rsidR="00F1794E" w14:paraId="35930E4E" w14:textId="77777777" w:rsidTr="00866A9D">
        <w:tc>
          <w:tcPr>
            <w:tcW w:w="3955" w:type="dxa"/>
          </w:tcPr>
          <w:p w14:paraId="336BAE1E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itur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nten</w:t>
            </w:r>
            <w:proofErr w:type="spellEnd"/>
          </w:p>
        </w:tc>
        <w:tc>
          <w:tcPr>
            <w:tcW w:w="3955" w:type="dxa"/>
          </w:tcPr>
          <w:p w14:paraId="450395B5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jelasa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Fitur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nten</w:t>
            </w:r>
            <w:proofErr w:type="spellEnd"/>
          </w:p>
        </w:tc>
      </w:tr>
      <w:tr w:rsidR="00F1794E" w14:paraId="3D381F51" w14:textId="77777777" w:rsidTr="00866A9D">
        <w:tc>
          <w:tcPr>
            <w:tcW w:w="3955" w:type="dxa"/>
          </w:tcPr>
          <w:p w14:paraId="6598A019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lam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wal</w:t>
            </w:r>
            <w:proofErr w:type="spellEnd"/>
          </w:p>
        </w:tc>
        <w:tc>
          <w:tcPr>
            <w:tcW w:w="3955" w:type="dxa"/>
          </w:tcPr>
          <w:p w14:paraId="2B42D027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mpi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w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u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k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“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bela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el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3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ombo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j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nu Materi, KI&amp;KD,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047907C3" w14:textId="77777777" w:rsidTr="00866A9D">
        <w:tc>
          <w:tcPr>
            <w:tcW w:w="3955" w:type="dxa"/>
          </w:tcPr>
          <w:p w14:paraId="2D163447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te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955" w:type="dxa"/>
          </w:tcPr>
          <w:p w14:paraId="47E05711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ater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bela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e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ub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te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togenesis, Gametogenesis pada Hewan dan Gametogenesis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umbu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bera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o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247592EE" w14:textId="77777777" w:rsidTr="00866A9D">
        <w:tc>
          <w:tcPr>
            <w:tcW w:w="3955" w:type="dxa"/>
          </w:tcPr>
          <w:p w14:paraId="322B7C7D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 KI &amp; KD</w:t>
            </w:r>
          </w:p>
        </w:tc>
        <w:tc>
          <w:tcPr>
            <w:tcW w:w="3955" w:type="dxa"/>
          </w:tcPr>
          <w:p w14:paraId="4953872D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eten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Inti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eten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sar.</w:t>
            </w:r>
          </w:p>
        </w:tc>
      </w:tr>
      <w:tr w:rsidR="00F1794E" w14:paraId="68D6EF89" w14:textId="77777777" w:rsidTr="00866A9D">
        <w:tc>
          <w:tcPr>
            <w:tcW w:w="3955" w:type="dxa"/>
          </w:tcPr>
          <w:p w14:paraId="4D92762C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</w:p>
        </w:tc>
        <w:tc>
          <w:tcPr>
            <w:tcW w:w="3955" w:type="dxa"/>
          </w:tcPr>
          <w:p w14:paraId="06CC5B4B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biod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uli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dia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18B049D1" w14:textId="77777777" w:rsidR="00F1794E" w:rsidRDefault="00F1794E" w:rsidP="00F1794E">
      <w:pPr>
        <w:spacing w:after="0" w:line="360" w:lineRule="auto"/>
        <w:ind w:left="678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E0C91BF" w14:textId="77777777" w:rsidR="00F1794E" w:rsidRDefault="00F1794E" w:rsidP="00F1794E">
      <w:pPr>
        <w:numPr>
          <w:ilvl w:val="0"/>
          <w:numId w:val="5"/>
        </w:num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Analisis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eknologi</w:t>
      </w:r>
      <w:proofErr w:type="spellEnd"/>
    </w:p>
    <w:tbl>
      <w:tblPr>
        <w:tblStyle w:val="a0"/>
        <w:tblW w:w="7910" w:type="dxa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47"/>
        <w:gridCol w:w="3963"/>
      </w:tblGrid>
      <w:tr w:rsidR="00F1794E" w14:paraId="02A81B7D" w14:textId="77777777" w:rsidTr="00866A9D">
        <w:trPr>
          <w:trHeight w:val="573"/>
        </w:trPr>
        <w:tc>
          <w:tcPr>
            <w:tcW w:w="3947" w:type="dxa"/>
          </w:tcPr>
          <w:p w14:paraId="0340166B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knologi</w:t>
            </w:r>
            <w:proofErr w:type="spellEnd"/>
          </w:p>
        </w:tc>
        <w:tc>
          <w:tcPr>
            <w:tcW w:w="3963" w:type="dxa"/>
          </w:tcPr>
          <w:p w14:paraId="4CA8CC08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jelasa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knologi</w:t>
            </w:r>
            <w:proofErr w:type="spellEnd"/>
          </w:p>
        </w:tc>
      </w:tr>
      <w:tr w:rsidR="00F1794E" w14:paraId="4365DEDE" w14:textId="77777777" w:rsidTr="00866A9D">
        <w:trPr>
          <w:trHeight w:val="573"/>
        </w:trPr>
        <w:tc>
          <w:tcPr>
            <w:tcW w:w="3947" w:type="dxa"/>
          </w:tcPr>
          <w:p w14:paraId="063346F5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Figma</w:t>
            </w:r>
          </w:p>
        </w:tc>
        <w:tc>
          <w:tcPr>
            <w:tcW w:w="3963" w:type="dxa"/>
          </w:tcPr>
          <w:p w14:paraId="7835CF7D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igm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fok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kolabor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yat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real-tim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. Figma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rup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s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UI dan UX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itus web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one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Figm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unggu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ny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s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dan 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prototyp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jenis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F1794E" w14:paraId="10E53A3F" w14:textId="77777777" w:rsidTr="00866A9D">
        <w:trPr>
          <w:trHeight w:val="573"/>
        </w:trPr>
        <w:tc>
          <w:tcPr>
            <w:tcW w:w="3947" w:type="dxa"/>
          </w:tcPr>
          <w:p w14:paraId="3623CDEE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isual Studio Code</w:t>
            </w:r>
          </w:p>
        </w:tc>
        <w:tc>
          <w:tcPr>
            <w:tcW w:w="3963" w:type="dxa"/>
          </w:tcPr>
          <w:p w14:paraId="169FF0CA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Visual Studio Cod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code editor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mu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esktop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Windows, Linux, Mac. Softwar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uku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ti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pak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di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ource cod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ha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rogram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JavaScrip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pu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Node.js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lebi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Visual Studio Cod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ul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mp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cepat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ultiPlatfor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Fitur yang sanga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engka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Performa yang sanga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e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dapat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uku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rsitek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ba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  <w:tr w:rsidR="00F1794E" w14:paraId="2D0F96F1" w14:textId="77777777" w:rsidTr="00866A9D">
        <w:trPr>
          <w:trHeight w:val="2544"/>
        </w:trPr>
        <w:tc>
          <w:tcPr>
            <w:tcW w:w="3947" w:type="dxa"/>
          </w:tcPr>
          <w:p w14:paraId="44F83397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tarUML</w:t>
            </w:r>
            <w:proofErr w:type="spellEnd"/>
          </w:p>
        </w:tc>
        <w:tc>
          <w:tcPr>
            <w:tcW w:w="3963" w:type="dxa"/>
          </w:tcPr>
          <w:p w14:paraId="00E0043F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tarUM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angu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ode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un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latfro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r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a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UM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ersi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ational Rose,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agai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1A3A25AD" w14:textId="77777777" w:rsidTr="00866A9D">
        <w:trPr>
          <w:trHeight w:val="1035"/>
        </w:trPr>
        <w:tc>
          <w:tcPr>
            <w:tcW w:w="3947" w:type="dxa"/>
          </w:tcPr>
          <w:p w14:paraId="4A1E5BEA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HTML</w:t>
            </w:r>
          </w:p>
        </w:tc>
        <w:tc>
          <w:tcPr>
            <w:tcW w:w="3963" w:type="dxa"/>
          </w:tcPr>
          <w:p w14:paraId="09B9067A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truk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</w:p>
        </w:tc>
      </w:tr>
      <w:tr w:rsidR="00F1794E" w14:paraId="17B6316F" w14:textId="77777777" w:rsidTr="00866A9D">
        <w:trPr>
          <w:trHeight w:val="1170"/>
        </w:trPr>
        <w:tc>
          <w:tcPr>
            <w:tcW w:w="3947" w:type="dxa"/>
          </w:tcPr>
          <w:p w14:paraId="43C42FE5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JavaScript</w:t>
            </w:r>
          </w:p>
        </w:tc>
        <w:tc>
          <w:tcPr>
            <w:tcW w:w="3963" w:type="dxa"/>
          </w:tcPr>
          <w:p w14:paraId="586E3A0F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ung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-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ung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med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52FD94AC" w14:textId="77777777" w:rsidTr="00866A9D">
        <w:trPr>
          <w:trHeight w:val="1530"/>
        </w:trPr>
        <w:tc>
          <w:tcPr>
            <w:tcW w:w="3947" w:type="dxa"/>
          </w:tcPr>
          <w:p w14:paraId="43933CF3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SS</w:t>
            </w:r>
          </w:p>
        </w:tc>
        <w:tc>
          <w:tcPr>
            <w:tcW w:w="3963" w:type="dxa"/>
          </w:tcPr>
          <w:p w14:paraId="02961704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s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u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r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dan t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et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653D685F" w14:textId="77777777" w:rsidR="00F1794E" w:rsidRDefault="00F1794E" w:rsidP="00F1794E">
      <w:pP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FD9E5D7" w14:textId="77777777" w:rsidR="00F1794E" w:rsidRDefault="00F1794E" w:rsidP="00F1794E">
      <w:pP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553676F" w14:textId="77777777" w:rsidR="00F1794E" w:rsidRDefault="00F1794E" w:rsidP="00F1794E">
      <w:pPr>
        <w:numPr>
          <w:ilvl w:val="0"/>
          <w:numId w:val="5"/>
        </w:num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Analisis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eterkait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Fitur/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eknologi</w:t>
      </w:r>
      <w:proofErr w:type="spellEnd"/>
    </w:p>
    <w:tbl>
      <w:tblPr>
        <w:tblStyle w:val="a1"/>
        <w:tblW w:w="7910" w:type="dxa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92"/>
        <w:gridCol w:w="3918"/>
      </w:tblGrid>
      <w:tr w:rsidR="00F1794E" w14:paraId="054A00DC" w14:textId="77777777" w:rsidTr="00866A9D">
        <w:tc>
          <w:tcPr>
            <w:tcW w:w="3992" w:type="dxa"/>
          </w:tcPr>
          <w:p w14:paraId="4BB3F0C1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itur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nten</w:t>
            </w:r>
            <w:proofErr w:type="spellEnd"/>
          </w:p>
        </w:tc>
        <w:tc>
          <w:tcPr>
            <w:tcW w:w="3918" w:type="dxa"/>
          </w:tcPr>
          <w:p w14:paraId="5127F760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knologi</w:t>
            </w:r>
            <w:proofErr w:type="spellEnd"/>
          </w:p>
        </w:tc>
      </w:tr>
      <w:tr w:rsidR="00F1794E" w14:paraId="0C5942EB" w14:textId="77777777" w:rsidTr="00866A9D">
        <w:tc>
          <w:tcPr>
            <w:tcW w:w="3992" w:type="dxa"/>
          </w:tcPr>
          <w:p w14:paraId="030FA961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laman Awal </w:t>
            </w:r>
          </w:p>
        </w:tc>
        <w:tc>
          <w:tcPr>
            <w:tcW w:w="3918" w:type="dxa"/>
          </w:tcPr>
          <w:p w14:paraId="0AE19D39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  <w:tr w:rsidR="00F1794E" w14:paraId="27EFAB2B" w14:textId="77777777" w:rsidTr="00866A9D">
        <w:tc>
          <w:tcPr>
            <w:tcW w:w="3992" w:type="dxa"/>
          </w:tcPr>
          <w:p w14:paraId="5768E61C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 Materi</w:t>
            </w:r>
          </w:p>
        </w:tc>
        <w:tc>
          <w:tcPr>
            <w:tcW w:w="3918" w:type="dxa"/>
          </w:tcPr>
          <w:p w14:paraId="6E50AC52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  <w:tr w:rsidR="00F1794E" w14:paraId="5A72CADC" w14:textId="77777777" w:rsidTr="00866A9D">
        <w:tc>
          <w:tcPr>
            <w:tcW w:w="3992" w:type="dxa"/>
          </w:tcPr>
          <w:p w14:paraId="30866152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 KI &amp; KD</w:t>
            </w:r>
          </w:p>
        </w:tc>
        <w:tc>
          <w:tcPr>
            <w:tcW w:w="3918" w:type="dxa"/>
          </w:tcPr>
          <w:p w14:paraId="2E505251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  <w:tr w:rsidR="00F1794E" w14:paraId="517349A9" w14:textId="77777777" w:rsidTr="00866A9D">
        <w:tc>
          <w:tcPr>
            <w:tcW w:w="3992" w:type="dxa"/>
          </w:tcPr>
          <w:p w14:paraId="00DD472C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</w:p>
        </w:tc>
        <w:tc>
          <w:tcPr>
            <w:tcW w:w="3918" w:type="dxa"/>
          </w:tcPr>
          <w:p w14:paraId="44001004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</w:tbl>
    <w:p w14:paraId="4EDDC664" w14:textId="77777777" w:rsidR="00F1794E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D10B6AE" w14:textId="77777777" w:rsidR="00F1794E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53D0E92" w14:textId="77777777" w:rsidR="00F1794E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b/>
          <w:sz w:val="24"/>
          <w:szCs w:val="24"/>
        </w:rPr>
      </w:pPr>
      <w:r>
        <w:br w:type="page"/>
      </w:r>
    </w:p>
    <w:p w14:paraId="4264DD51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6" w:name="_Toc116646547"/>
      <w:r w:rsidRPr="00357470">
        <w:rPr>
          <w:rFonts w:ascii="Times New Roman" w:hAnsi="Times New Roman" w:cs="Times New Roman"/>
          <w:sz w:val="24"/>
          <w:szCs w:val="24"/>
        </w:rPr>
        <w:lastRenderedPageBreak/>
        <w:t xml:space="preserve">Flowchart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6"/>
      <w:proofErr w:type="spellEnd"/>
    </w:p>
    <w:p w14:paraId="328B440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03FD3AD" wp14:editId="1BA86B84">
            <wp:extent cx="4291013" cy="6419146"/>
            <wp:effectExtent l="0" t="0" r="0" b="0"/>
            <wp:docPr id="2" name="image10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0.png"/>
                    <pic:cNvPicPr preferRelativeResize="0"/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291013" cy="6419146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3BD3442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C8A838C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8E554D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0F4CB2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A221AC3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14:paraId="0969A042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br w:type="page"/>
      </w:r>
      <w:bookmarkStart w:id="7" w:name="_Toc116646548"/>
      <w:r w:rsidRPr="00357470">
        <w:rPr>
          <w:rFonts w:ascii="Times New Roman" w:hAnsi="Times New Roman" w:cs="Times New Roman"/>
          <w:sz w:val="24"/>
          <w:szCs w:val="24"/>
        </w:rPr>
        <w:lastRenderedPageBreak/>
        <w:t xml:space="preserve">Use Case Diagram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7"/>
      <w:proofErr w:type="spellEnd"/>
    </w:p>
    <w:p w14:paraId="3435A95E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27316E5D" wp14:editId="2E639D3C">
            <wp:extent cx="5424488" cy="2686164"/>
            <wp:effectExtent l="0" t="0" r="0" b="0"/>
            <wp:docPr id="11" name="image8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8.png"/>
                    <pic:cNvPicPr preferRelativeResize="0"/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424488" cy="2686164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9AF4721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14:paraId="24487782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8" w:name="_Toc116646549"/>
      <w:proofErr w:type="spellStart"/>
      <w:r w:rsidRPr="00357470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Antar Muka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8"/>
      <w:proofErr w:type="spellEnd"/>
    </w:p>
    <w:p w14:paraId="0B1D8AC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E93CA28" wp14:editId="46BF45AF">
            <wp:extent cx="2490788" cy="1607530"/>
            <wp:effectExtent l="0" t="0" r="0" b="0"/>
            <wp:docPr id="15" name="image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/>
                    <pic:cNvPicPr preferRelativeResize="0"/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0788" cy="160753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2E12CA8" wp14:editId="037AF9F5">
            <wp:extent cx="2509838" cy="1613467"/>
            <wp:effectExtent l="0" t="0" r="0" b="0"/>
            <wp:docPr id="10" name="image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5.png"/>
                    <pic:cNvPicPr preferRelativeResize="0"/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09838" cy="161346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760970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1FD3E613" wp14:editId="1F2E37FA">
            <wp:extent cx="2481263" cy="1611977"/>
            <wp:effectExtent l="0" t="0" r="0" b="0"/>
            <wp:docPr id="8" name="image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6.png"/>
                    <pic:cNvPicPr preferRelativeResize="0"/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81263" cy="161197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4B2639D3" wp14:editId="148542D9">
            <wp:extent cx="2528888" cy="1610153"/>
            <wp:effectExtent l="0" t="0" r="0" b="0"/>
            <wp:docPr id="4" name="image9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9.png"/>
                    <pic:cNvPicPr preferRelativeResize="0"/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28888" cy="161015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F8ED8F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lastRenderedPageBreak/>
        <w:drawing>
          <wp:inline distT="114300" distB="114300" distL="114300" distR="114300" wp14:anchorId="57624796" wp14:editId="70612DA4">
            <wp:extent cx="2452688" cy="1586013"/>
            <wp:effectExtent l="0" t="0" r="0" b="0"/>
            <wp:docPr id="14" name="image1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4.png"/>
                    <pic:cNvPicPr preferRelativeResize="0"/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52688" cy="158601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5B20D8D9" wp14:editId="162BE8CE">
            <wp:extent cx="2420881" cy="1576388"/>
            <wp:effectExtent l="0" t="0" r="0" b="0"/>
            <wp:docPr id="9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20881" cy="157638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4627158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2D8EF6DC" wp14:editId="60A12F76">
            <wp:extent cx="2434638" cy="1573150"/>
            <wp:effectExtent l="0" t="0" r="0" b="0"/>
            <wp:docPr id="7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34638" cy="157315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22A69E08" wp14:editId="6D095C6A">
            <wp:extent cx="2445953" cy="1582675"/>
            <wp:effectExtent l="0" t="0" r="0" b="0"/>
            <wp:docPr id="6" name="image1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2.png"/>
                    <pic:cNvPicPr preferRelativeResize="0"/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45953" cy="15826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472086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1B2B419A" wp14:editId="6580646B">
            <wp:extent cx="2435470" cy="1579438"/>
            <wp:effectExtent l="0" t="0" r="0" b="0"/>
            <wp:docPr id="16" name="image1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1.png"/>
                    <pic:cNvPicPr preferRelativeResize="0"/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35470" cy="157943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099954E9" wp14:editId="5A5B21AB">
            <wp:extent cx="2452688" cy="1581463"/>
            <wp:effectExtent l="0" t="0" r="0" b="0"/>
            <wp:docPr id="3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2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52688" cy="158146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5B8426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752791B5" wp14:editId="0A0DBEE0">
            <wp:extent cx="2417937" cy="1557151"/>
            <wp:effectExtent l="0" t="0" r="0" b="0"/>
            <wp:docPr id="5" name="image1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3.png"/>
                    <pic:cNvPicPr preferRelativeResize="0"/>
                  </pic:nvPicPr>
                  <pic:blipFill>
                    <a:blip r:embed="rId2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17937" cy="155715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8D79EF1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2F94842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4055FB7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D9D0F3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D5DD55F" w14:textId="77777777" w:rsidR="00F1794E" w:rsidRPr="00357470" w:rsidRDefault="00F1794E" w:rsidP="00F1794E">
      <w:pPr>
        <w:pStyle w:val="Heading2"/>
        <w:jc w:val="both"/>
        <w:rPr>
          <w:rFonts w:ascii="Times New Roman" w:hAnsi="Times New Roman" w:cs="Times New Roman"/>
          <w:sz w:val="24"/>
          <w:szCs w:val="24"/>
        </w:rPr>
      </w:pPr>
    </w:p>
    <w:p w14:paraId="23CF8B49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9" w:name="_Toc116646550"/>
      <w:proofErr w:type="spellStart"/>
      <w:r w:rsidRPr="0035747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Waktu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Pengembangan</w:t>
      </w:r>
      <w:bookmarkEnd w:id="9"/>
      <w:proofErr w:type="spellEnd"/>
    </w:p>
    <w:p w14:paraId="6C1F26F7" w14:textId="77777777" w:rsidR="00F1794E" w:rsidRDefault="00F1794E" w:rsidP="00F1794E">
      <w:pPr>
        <w:numPr>
          <w:ilvl w:val="0"/>
          <w:numId w:val="2"/>
        </w:numPr>
        <w:spacing w:after="0" w:line="360" w:lineRule="auto"/>
        <w:ind w:left="1842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us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>: 16 September 2022</w:t>
      </w:r>
    </w:p>
    <w:p w14:paraId="0226BB75" w14:textId="77777777" w:rsidR="00F1794E" w:rsidRDefault="00F1794E" w:rsidP="00F1794E">
      <w:pPr>
        <w:numPr>
          <w:ilvl w:val="0"/>
          <w:numId w:val="2"/>
        </w:numPr>
        <w:spacing w:after="0" w:line="360" w:lineRule="auto"/>
        <w:ind w:left="1842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sti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les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hap Aw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>: 13 Oktober 2022</w:t>
      </w:r>
    </w:p>
    <w:p w14:paraId="22F2365F" w14:textId="77777777" w:rsidR="00F1794E" w:rsidRPr="00357470" w:rsidRDefault="00F1794E" w:rsidP="00F1794E">
      <w:pPr>
        <w:numPr>
          <w:ilvl w:val="0"/>
          <w:numId w:val="2"/>
        </w:numPr>
        <w:spacing w:after="0" w:line="360" w:lineRule="auto"/>
        <w:ind w:left="1842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sti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v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)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     November 2022</w:t>
      </w:r>
    </w:p>
    <w:p w14:paraId="411C9D33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0" w:name="_Toc116646551"/>
      <w:r w:rsidRPr="00357470">
        <w:rPr>
          <w:rFonts w:ascii="Times New Roman" w:hAnsi="Times New Roman" w:cs="Times New Roman"/>
          <w:sz w:val="24"/>
          <w:szCs w:val="24"/>
        </w:rPr>
        <w:t>Schedule</w:t>
      </w:r>
      <w:bookmarkEnd w:id="10"/>
    </w:p>
    <w:p w14:paraId="01C79156" w14:textId="77777777" w:rsidR="00F1794E" w:rsidRDefault="00F1794E" w:rsidP="00F1794E">
      <w:p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4C603D10" wp14:editId="231376AA">
            <wp:extent cx="5172919" cy="2277628"/>
            <wp:effectExtent l="0" t="0" r="0" b="0"/>
            <wp:docPr id="12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2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172919" cy="227762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01F419E" w14:textId="77777777" w:rsidR="00F1794E" w:rsidRDefault="00F1794E" w:rsidP="00F1794E">
      <w:p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A253F2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br w:type="page"/>
      </w:r>
    </w:p>
    <w:p w14:paraId="71F41267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1" w:name="_Toc116646552"/>
      <w:proofErr w:type="spellStart"/>
      <w:r w:rsidRPr="00357470">
        <w:rPr>
          <w:rFonts w:ascii="Times New Roman" w:hAnsi="Times New Roman" w:cs="Times New Roman"/>
          <w:sz w:val="24"/>
          <w:szCs w:val="24"/>
        </w:rPr>
        <w:lastRenderedPageBreak/>
        <w:t>Pengusul</w:t>
      </w:r>
      <w:bookmarkEnd w:id="11"/>
      <w:proofErr w:type="spellEnd"/>
    </w:p>
    <w:tbl>
      <w:tblPr>
        <w:tblStyle w:val="a2"/>
        <w:tblW w:w="8280" w:type="dxa"/>
        <w:tblInd w:w="1180" w:type="dxa"/>
        <w:tblLayout w:type="fixed"/>
        <w:tblLook w:val="0600" w:firstRow="0" w:lastRow="0" w:firstColumn="0" w:lastColumn="0" w:noHBand="1" w:noVBand="1"/>
      </w:tblPr>
      <w:tblGrid>
        <w:gridCol w:w="4155"/>
        <w:gridCol w:w="4125"/>
      </w:tblGrid>
      <w:tr w:rsidR="00F1794E" w14:paraId="4B24C2EF" w14:textId="77777777" w:rsidTr="00866A9D">
        <w:tc>
          <w:tcPr>
            <w:tcW w:w="41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7300D0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45F30E1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18708317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sty Hairina</w:t>
            </w:r>
          </w:p>
          <w:p w14:paraId="2F61D110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910131320007</w:t>
            </w:r>
          </w:p>
        </w:tc>
        <w:tc>
          <w:tcPr>
            <w:tcW w:w="4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9E2622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0C29BF9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38A7EA82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aily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Arifah</w:t>
            </w:r>
            <w:proofErr w:type="spellEnd"/>
          </w:p>
          <w:p w14:paraId="1CDC5139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910131320006</w:t>
            </w:r>
          </w:p>
        </w:tc>
      </w:tr>
    </w:tbl>
    <w:p w14:paraId="5C5732C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842C71E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2" w:name="_Toc116646553"/>
      <w:proofErr w:type="spellStart"/>
      <w:r w:rsidRPr="00357470">
        <w:rPr>
          <w:rFonts w:ascii="Times New Roman" w:hAnsi="Times New Roman" w:cs="Times New Roman"/>
          <w:sz w:val="24"/>
          <w:szCs w:val="24"/>
        </w:rPr>
        <w:t>Verifikasi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Dosen</w:t>
      </w:r>
      <w:bookmarkEnd w:id="12"/>
    </w:p>
    <w:p w14:paraId="54DD9BCB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tbl>
      <w:tblPr>
        <w:tblStyle w:val="a3"/>
        <w:tblW w:w="9945" w:type="dxa"/>
        <w:tblInd w:w="-100" w:type="dxa"/>
        <w:tblLayout w:type="fixed"/>
        <w:tblLook w:val="0600" w:firstRow="0" w:lastRow="0" w:firstColumn="0" w:lastColumn="0" w:noHBand="1" w:noVBand="1"/>
      </w:tblPr>
      <w:tblGrid>
        <w:gridCol w:w="3210"/>
        <w:gridCol w:w="3720"/>
        <w:gridCol w:w="3015"/>
      </w:tblGrid>
      <w:tr w:rsidR="00F1794E" w14:paraId="2BE8239F" w14:textId="77777777" w:rsidTr="00866A9D"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AEA90A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osen 1</w:t>
            </w:r>
          </w:p>
          <w:p w14:paraId="4B97CCDC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199AE0CD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65AED9E2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7FE9A2E4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.</w:t>
            </w:r>
            <w:proofErr w:type="gram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.Ati</w:t>
            </w:r>
            <w:proofErr w:type="spellEnd"/>
            <w:proofErr w:type="gram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ukmawati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.Kom</w:t>
            </w:r>
            <w:proofErr w:type="spellEnd"/>
          </w:p>
        </w:tc>
        <w:tc>
          <w:tcPr>
            <w:tcW w:w="37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1B0555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osen 2</w:t>
            </w:r>
          </w:p>
          <w:p w14:paraId="44A85523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08D6EF9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38B23F75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29394FE9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uruddin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Wiranda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, </w:t>
            </w:r>
            <w:proofErr w:type="spellStart"/>
            <w:proofErr w:type="gram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.Kom</w:t>
            </w:r>
            <w:proofErr w:type="gram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,M.Cs</w:t>
            </w:r>
            <w:proofErr w:type="spellEnd"/>
          </w:p>
        </w:tc>
        <w:tc>
          <w:tcPr>
            <w:tcW w:w="30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BB6069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osen 3</w:t>
            </w:r>
          </w:p>
          <w:p w14:paraId="2D6E498D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7B0882E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1092F293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7070A147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elsika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ramatasari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, </w:t>
            </w:r>
            <w:proofErr w:type="spellStart"/>
            <w:proofErr w:type="gram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.Pd</w:t>
            </w:r>
            <w:proofErr w:type="spellEnd"/>
            <w:proofErr w:type="gramEnd"/>
          </w:p>
        </w:tc>
      </w:tr>
    </w:tbl>
    <w:p w14:paraId="03AB43F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C59F20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01A5E376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413EA33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B0C998C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D6B47D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7AF842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36DBAD7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3A58871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0705C0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188221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E9064C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4772EB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B48D996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4D0099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C0BAA62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6945FF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59264" behindDoc="0" locked="0" layoutInCell="1" allowOverlap="1" wp14:anchorId="3CBC2828" wp14:editId="195D5C8D">
            <wp:simplePos x="0" y="0"/>
            <wp:positionH relativeFrom="page">
              <wp:align>left</wp:align>
            </wp:positionH>
            <wp:positionV relativeFrom="paragraph">
              <wp:posOffset>-914400</wp:posOffset>
            </wp:positionV>
            <wp:extent cx="7760746" cy="10290795"/>
            <wp:effectExtent l="0" t="0" r="0" b="0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MODUL AJAR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60746" cy="102907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329C4A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1A28BA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D3D45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86E00F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4E64FC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784E09B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A9519C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AC831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2E1D1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1FC2DF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83969D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35E852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1E38C0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7408F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890F86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256437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827856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4F338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78123D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608C5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F4F22D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FB528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9A0F5D" w14:textId="77777777" w:rsidR="00F1794E" w:rsidRPr="00357470" w:rsidRDefault="00F1794E" w:rsidP="00F1794E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</w:p>
    <w:p w14:paraId="234C221A" w14:textId="77777777" w:rsidR="00F1794E" w:rsidRPr="00357470" w:rsidRDefault="00F1794E" w:rsidP="00F1794E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bookmarkStart w:id="13" w:name="_Toc116646554"/>
      <w:r w:rsidRPr="00357470">
        <w:rPr>
          <w:rFonts w:ascii="Times New Roman" w:hAnsi="Times New Roman" w:cs="Times New Roman"/>
          <w:sz w:val="24"/>
          <w:szCs w:val="24"/>
        </w:rPr>
        <w:t>MODUL AJAR</w:t>
      </w:r>
      <w:bookmarkEnd w:id="13"/>
    </w:p>
    <w:p w14:paraId="3AC50594" w14:textId="77777777" w:rsidR="00F1794E" w:rsidRPr="00F26D12" w:rsidRDefault="00F1794E" w:rsidP="00F1794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26D12">
        <w:rPr>
          <w:rFonts w:ascii="Times New Roman" w:hAnsi="Times New Roman" w:cs="Times New Roman"/>
          <w:b/>
          <w:sz w:val="24"/>
          <w:szCs w:val="24"/>
        </w:rPr>
        <w:t>KEGIATAN PEMBELEJARAN</w:t>
      </w:r>
    </w:p>
    <w:p w14:paraId="3373D935" w14:textId="77777777" w:rsidR="00F1794E" w:rsidRDefault="00F1794E" w:rsidP="00F1794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26D12">
        <w:rPr>
          <w:rFonts w:ascii="Times New Roman" w:hAnsi="Times New Roman" w:cs="Times New Roman"/>
          <w:b/>
          <w:sz w:val="24"/>
          <w:szCs w:val="24"/>
        </w:rPr>
        <w:t>PEMBELAHAN SEL (GAMETOGENESIS)</w:t>
      </w:r>
    </w:p>
    <w:p w14:paraId="7E6082F1" w14:textId="77777777" w:rsidR="00F1794E" w:rsidRDefault="00F1794E" w:rsidP="00F1794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78C5CB2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Inti</w:t>
      </w:r>
    </w:p>
    <w:p w14:paraId="3ECD1053" w14:textId="77777777" w:rsidR="00F1794E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hayat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amal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jar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agama yang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ianut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5BF81D10" w14:textId="77777777" w:rsidR="00F1794E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hayat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amal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jujur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antu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(gotong royong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rjasam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oler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m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respons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, dan pro-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negara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regional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587FD1A4" w14:textId="77777777" w:rsidR="00F1794E" w:rsidRPr="00F26D12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faktu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onseptu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rosedur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takogni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ahu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humanio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manusia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bangsa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negara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radab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rosedur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aka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inat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3A9A70D2" w14:textId="77777777" w:rsidR="00F1794E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alar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yaj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ran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onkre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ran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r w:rsidRPr="00F26D12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ipelajari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id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ilm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51E705E0" w14:textId="77777777" w:rsidR="00F1794E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6D93732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b/>
          <w:sz w:val="24"/>
          <w:szCs w:val="24"/>
        </w:rPr>
        <w:t>Kompetensi</w:t>
      </w:r>
      <w:proofErr w:type="spellEnd"/>
      <w:r w:rsidRPr="00F26D12">
        <w:rPr>
          <w:rFonts w:ascii="Times New Roman" w:hAnsi="Times New Roman" w:cs="Times New Roman"/>
          <w:b/>
          <w:sz w:val="24"/>
          <w:szCs w:val="24"/>
        </w:rPr>
        <w:t xml:space="preserve"> Dasar</w:t>
      </w:r>
    </w:p>
    <w:p w14:paraId="76274450" w14:textId="77777777" w:rsidR="00F1794E" w:rsidRPr="00F26D1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4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B74B862" w14:textId="77777777" w:rsidR="00F1794E" w:rsidRPr="00F26D1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D2633E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ujua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mbelajaran</w:t>
      </w:r>
      <w:proofErr w:type="spellEnd"/>
    </w:p>
    <w:p w14:paraId="4D35FA9E" w14:textId="77777777" w:rsidR="00F1794E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p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ADC68F9" w14:textId="77777777" w:rsidR="00F1794E" w:rsidRDefault="00F1794E" w:rsidP="00F1794E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Gametogenesis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4B3EFAC" w14:textId="77777777" w:rsidR="00F1794E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5FE83CE" w14:textId="77777777" w:rsidR="00F1794E" w:rsidRPr="00F26D12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0136C5F" w14:textId="77777777" w:rsidR="00F1794E" w:rsidRDefault="00F1794E" w:rsidP="00F1794E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4315FFD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b/>
          <w:sz w:val="24"/>
          <w:szCs w:val="24"/>
        </w:rPr>
        <w:t>Uraian</w:t>
      </w:r>
      <w:proofErr w:type="spellEnd"/>
      <w:r w:rsidRPr="00F26D12">
        <w:rPr>
          <w:rFonts w:ascii="Times New Roman" w:hAnsi="Times New Roman" w:cs="Times New Roman"/>
          <w:b/>
          <w:sz w:val="24"/>
          <w:szCs w:val="24"/>
        </w:rPr>
        <w:t xml:space="preserve"> Materi</w:t>
      </w:r>
    </w:p>
    <w:p w14:paraId="653C40E7" w14:textId="77777777" w:rsidR="00F1794E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 xml:space="preserve">Gametogenesis </w:t>
      </w:r>
    </w:p>
    <w:p w14:paraId="5392CF82" w14:textId="77777777" w:rsidR="00F1794E" w:rsidRPr="0046588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65882">
        <w:rPr>
          <w:rFonts w:ascii="Times New Roman" w:hAnsi="Times New Roman" w:cs="Times New Roman"/>
          <w:sz w:val="24"/>
          <w:szCs w:val="24"/>
        </w:rPr>
        <w:t xml:space="preserve">Game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rkembangbi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Game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rganisme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Gametogenesis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gametogenesis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2F9627" w14:textId="77777777" w:rsidR="00F1794E" w:rsidRDefault="00F1794E" w:rsidP="00F1794E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Gametogenesis Pada Hewan</w:t>
      </w:r>
    </w:p>
    <w:p w14:paraId="36A02D89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 w:rsidRPr="00465882">
        <w:rPr>
          <w:rFonts w:ascii="Times New Roman" w:hAnsi="Times New Roman" w:cs="Times New Roman"/>
          <w:sz w:val="24"/>
          <w:szCs w:val="24"/>
        </w:rPr>
        <w:t xml:space="preserve">Game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germinal diploid (2n)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ovum dan spermatozoa) haploid (n) (oogenesis dan spermatogenesis).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ovum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Oogenesis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permatozo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genesis.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ancaranji","given":"M A Al-khairiyah","non-dropping-particle":"","parse-names":false,"suffix":""}],"id":"ITEM-1","issued":{"date-parts":[["2021"]]},"title":"Xii Yayasan Manba El-Khair","type":"article-journal"},"uris":["http://www.mendeley.com/documents/?uuid=9b6f0726-a648-4752-b335-56270ea334cf"]}],"mendeley":{"formattedCitation":"(Rancaranji 2021)","plainTextFormattedCitation":"(Rancaranji 2021)","previouslyFormattedCitation":"(Rancaranji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C0F5A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Pr="004C0F5A">
        <w:rPr>
          <w:rFonts w:ascii="Times New Roman" w:hAnsi="Times New Roman" w:cs="Times New Roman"/>
          <w:noProof/>
          <w:sz w:val="24"/>
          <w:szCs w:val="24"/>
        </w:rPr>
        <w:t>Rancaranji</w:t>
      </w:r>
      <w:proofErr w:type="spellEnd"/>
      <w:r w:rsidRPr="004C0F5A">
        <w:rPr>
          <w:rFonts w:ascii="Times New Roman" w:hAnsi="Times New Roman" w:cs="Times New Roman"/>
          <w:noProof/>
          <w:sz w:val="24"/>
          <w:szCs w:val="24"/>
        </w:rPr>
        <w:t xml:space="preserve"> 202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39FFB2AB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465882">
        <w:rPr>
          <w:rFonts w:ascii="Times New Roman" w:hAnsi="Times New Roman" w:cs="Times New Roman"/>
          <w:b/>
          <w:sz w:val="24"/>
          <w:szCs w:val="24"/>
        </w:rPr>
        <w:t>Spermatogenesis</w:t>
      </w:r>
    </w:p>
    <w:p w14:paraId="2176120E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perma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germinal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aki-lak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gonium,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ri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, dan masing</w:t>
      </w:r>
      <w:r>
        <w:rPr>
          <w:rFonts w:ascii="Times New Roman" w:hAnsi="Times New Roman" w:cs="Times New Roman"/>
          <w:sz w:val="24"/>
          <w:szCs w:val="24"/>
        </w:rPr>
        <w:t xml:space="preserve"> – </w:t>
      </w:r>
      <w:r w:rsidRPr="00465882">
        <w:rPr>
          <w:rFonts w:ascii="Times New Roman" w:hAnsi="Times New Roman" w:cs="Times New Roman"/>
          <w:sz w:val="24"/>
          <w:szCs w:val="24"/>
        </w:rPr>
        <w:t>mas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id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zo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u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In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zo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t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ubdivi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zoa. Spermatozo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t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rganisme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eproduk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su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</w:p>
    <w:p w14:paraId="499F64F3" w14:textId="77777777" w:rsidR="00F1794E" w:rsidRDefault="00F1794E" w:rsidP="00F1794E">
      <w:pPr>
        <w:pStyle w:val="ListParagraph"/>
        <w:spacing w:line="360" w:lineRule="auto"/>
        <w:ind w:left="11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DB454C8" wp14:editId="7A254209">
            <wp:extent cx="2753833" cy="2738171"/>
            <wp:effectExtent l="0" t="0" r="8890" b="5080"/>
            <wp:docPr id="1" name="Picture 1" descr="Pengertian Spermatogenesis, Fungsi, Faktor dan Proses-Proses  Spermatogenesis Terlengka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engertian Spermatogenesis, Fungsi, Faktor dan Proses-Proses  Spermatogenesis Terlengkap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3833" cy="2738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F08B28" w14:textId="73D8560B" w:rsidR="00F1794E" w:rsidRPr="00352A7A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748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rmatogenesis</w:t>
      </w:r>
    </w:p>
    <w:p w14:paraId="61173EF1" w14:textId="77777777" w:rsidR="00F1794E" w:rsidRDefault="00F1794E" w:rsidP="00F1794E">
      <w:pPr>
        <w:pStyle w:val="ListParagraph"/>
        <w:spacing w:line="360" w:lineRule="auto"/>
        <w:ind w:left="1140"/>
        <w:jc w:val="center"/>
        <w:rPr>
          <w:rFonts w:ascii="Times New Roman" w:hAnsi="Times New Roman" w:cs="Times New Roman"/>
          <w:sz w:val="24"/>
          <w:szCs w:val="24"/>
        </w:rPr>
      </w:pPr>
    </w:p>
    <w:p w14:paraId="53D69358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>b. Oogenesis</w:t>
      </w:r>
    </w:p>
    <w:p w14:paraId="69DF881C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Pr="00465882">
        <w:rPr>
          <w:rFonts w:ascii="Times New Roman" w:hAnsi="Times New Roman" w:cs="Times New Roman"/>
          <w:sz w:val="24"/>
          <w:szCs w:val="24"/>
        </w:rPr>
        <w:t xml:space="preserve">O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.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oogonium)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. Sel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genesis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itoplasmi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)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Satu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I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Satu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ukur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ba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 jug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t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o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plod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badan polar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  <w:r w:rsidRPr="00465882">
        <w:rPr>
          <w:rFonts w:ascii="Times New Roman" w:hAnsi="Times New Roman" w:cs="Times New Roman"/>
          <w:sz w:val="24"/>
          <w:szCs w:val="24"/>
        </w:rPr>
        <w:cr/>
      </w:r>
    </w:p>
    <w:p w14:paraId="3F757EA7" w14:textId="77777777" w:rsidR="00F1794E" w:rsidRDefault="00F1794E" w:rsidP="00F1794E">
      <w:pPr>
        <w:pStyle w:val="ListParagraph"/>
        <w:spacing w:line="360" w:lineRule="auto"/>
        <w:ind w:left="11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2635B1E" wp14:editId="38AB4D83">
            <wp:extent cx="3051810" cy="3540760"/>
            <wp:effectExtent l="0" t="0" r="0" b="2540"/>
            <wp:docPr id="18" name="Picture 18" descr="Proses Pembentukan Gamet Spermatogenesis Dan Oogenesis - Mata Pelajara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Proses Pembentukan Gamet Spermatogenesis Dan Oogenesis - Mata Pelajaran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1810" cy="3540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889666" w14:textId="7AC0BB7B" w:rsidR="00F1794E" w:rsidRPr="00352A7A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748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2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ogenesis</w:t>
      </w:r>
    </w:p>
    <w:p w14:paraId="27FE96B5" w14:textId="77777777" w:rsidR="00F1794E" w:rsidRPr="00465882" w:rsidRDefault="00F1794E" w:rsidP="00F1794E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 xml:space="preserve">Gametogenesis pada </w:t>
      </w:r>
      <w:proofErr w:type="spellStart"/>
      <w:r w:rsidRPr="00465882">
        <w:rPr>
          <w:rFonts w:ascii="Times New Roman" w:hAnsi="Times New Roman" w:cs="Times New Roman"/>
          <w:b/>
          <w:sz w:val="24"/>
          <w:szCs w:val="24"/>
        </w:rPr>
        <w:t>Tumbuhan</w:t>
      </w:r>
      <w:proofErr w:type="spellEnd"/>
    </w:p>
    <w:p w14:paraId="6CE85473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 dan meiosis II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65882">
        <w:rPr>
          <w:rFonts w:ascii="Times New Roman" w:hAnsi="Times New Roman" w:cs="Times New Roman"/>
          <w:sz w:val="24"/>
          <w:szCs w:val="24"/>
        </w:rPr>
        <w:t>tetrad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emp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. Masing-masi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kanb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mb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pis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uti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ari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ole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.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ari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ti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d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veget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Angiospermae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bij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,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nyerb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of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ar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kecamb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veget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uah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</w:p>
    <w:p w14:paraId="27FCB08C" w14:textId="77777777" w:rsidR="00F1794E" w:rsidRDefault="00F1794E" w:rsidP="00F1794E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65882">
        <w:rPr>
          <w:rFonts w:ascii="Times New Roman" w:hAnsi="Times New Roman" w:cs="Times New Roman"/>
          <w:b/>
          <w:sz w:val="24"/>
          <w:szCs w:val="24"/>
        </w:rPr>
        <w:t>Mikrosporogenesis</w:t>
      </w:r>
      <w:proofErr w:type="spellEnd"/>
    </w:p>
    <w:p w14:paraId="240DAC93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.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,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antu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 yang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 (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) yang diploid.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59431C">
        <w:rPr>
          <w:rFonts w:ascii="Times New Roman" w:hAnsi="Times New Roman" w:cs="Times New Roman"/>
          <w:sz w:val="24"/>
          <w:szCs w:val="24"/>
        </w:rPr>
        <w:t>erhati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BA24258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</w:p>
    <w:p w14:paraId="5AD7F39F" w14:textId="77777777" w:rsidR="00F1794E" w:rsidRDefault="00F1794E" w:rsidP="00F1794E">
      <w:pPr>
        <w:pStyle w:val="ListParagraph"/>
        <w:spacing w:line="360" w:lineRule="auto"/>
        <w:ind w:left="14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EC97C9A" wp14:editId="32BDDA8A">
            <wp:extent cx="4646428" cy="2608274"/>
            <wp:effectExtent l="0" t="0" r="1905" b="1905"/>
            <wp:docPr id="19" name="Picture 19" descr="Materi Gametogenesis Mapel Biologi kelas 12 SMA/MA - Bosp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Materi Gametogenesis Mapel Biologi kelas 12 SMA/MA - Bospedia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7185" cy="2608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AA09CF" w14:textId="49C72A2E" w:rsidR="00F1794E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748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3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>Mikrosporogenesis</w:t>
      </w:r>
      <w:proofErr w:type="spellEnd"/>
    </w:p>
    <w:p w14:paraId="7B470504" w14:textId="77777777" w:rsidR="00F1794E" w:rsidRPr="00352A7A" w:rsidRDefault="00F1794E" w:rsidP="00F1794E"/>
    <w:p w14:paraId="6E985AD8" w14:textId="77777777" w:rsidR="00F1794E" w:rsidRPr="0059431C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: Sel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eiosis I dan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pasa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. </w:t>
      </w:r>
    </w:p>
    <w:p w14:paraId="65E1FBFD" w14:textId="77777777" w:rsidR="00F1794E" w:rsidRPr="0059431C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pasa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eiosis I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kelompo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(tetrad). </w:t>
      </w:r>
    </w:p>
    <w:p w14:paraId="298D0BED" w14:textId="77777777" w:rsidR="00F1794E" w:rsidRPr="0059431C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arioki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2 inti haploid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veget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(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) dan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30F55F8" w14:textId="77777777" w:rsidR="00F1794E" w:rsidRPr="004C0F5A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 dan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I.</w:t>
      </w:r>
    </w:p>
    <w:p w14:paraId="1E61E0E4" w14:textId="77777777" w:rsidR="00F1794E" w:rsidRPr="0059431C" w:rsidRDefault="00F1794E" w:rsidP="00F1794E">
      <w:pPr>
        <w:pStyle w:val="ListParagraph"/>
        <w:spacing w:line="360" w:lineRule="auto"/>
        <w:ind w:left="22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bstract":"… Setelah kegiatan pembelajaran 1 ini diharapkan kalian dapat: 1. Menjelaskan komponen- komponen kimiawi penyusun sel … Dalam sel hidup, lemak berfungsi sebagai komponen utama membran plasma, pembentukan hormon, dan pembentukan vitamin … Modul Biologi Kelas XI …","author":[{"dropping-particle":"","family":"Huda","given":"Khoirul","non-dropping-particle":"","parse-names":false,"suffix":""}],"id":"ITEM-1","issued":{"date-parts":[["2020"]]},"page":"1-36","title":"Struktur Dan Fungsi Sel Mapel Biologi Kelas Xi","type":"article-journal"},"uris":["http://www.mendeley.com/documents/?uuid=ce6feab3-8601-49ad-85f1-467cc0b305d6"]}],"mendeley":{"formattedCitation":"(Huda 2020)","plainTextFormattedCitation":"(Huda 2020)","previouslyFormattedCitation":"(Huda 202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C0F5A">
        <w:rPr>
          <w:rFonts w:ascii="Times New Roman" w:hAnsi="Times New Roman" w:cs="Times New Roman"/>
          <w:noProof/>
          <w:sz w:val="24"/>
          <w:szCs w:val="24"/>
        </w:rPr>
        <w:t>(Huda 2020)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2BFD3D7B" w14:textId="77777777" w:rsidR="00F1794E" w:rsidRPr="00465882" w:rsidRDefault="00F1794E" w:rsidP="00F1794E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65882">
        <w:rPr>
          <w:rFonts w:ascii="Times New Roman" w:hAnsi="Times New Roman" w:cs="Times New Roman"/>
          <w:b/>
          <w:sz w:val="24"/>
          <w:szCs w:val="24"/>
        </w:rPr>
        <w:t>Makrosporogenesis</w:t>
      </w:r>
      <w:proofErr w:type="spellEnd"/>
      <w:r w:rsidRPr="00465882">
        <w:rPr>
          <w:rFonts w:ascii="Times New Roman" w:hAnsi="Times New Roman" w:cs="Times New Roman"/>
          <w:b/>
          <w:sz w:val="24"/>
          <w:szCs w:val="24"/>
        </w:rPr>
        <w:t xml:space="preserve"> (Megasporogenesis)</w:t>
      </w:r>
    </w:p>
    <w:p w14:paraId="2D2C696F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65882">
        <w:rPr>
          <w:rFonts w:ascii="Times New Roman" w:hAnsi="Times New Roman" w:cs="Times New Roman"/>
          <w:sz w:val="24"/>
          <w:szCs w:val="24"/>
        </w:rPr>
        <w:t xml:space="preserve">Gametogenesis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gasporogenesis. Megaspor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Proses megaspor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 dan meiosis I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iploid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haploid.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Angiospermae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lastRenderedPageBreak/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haploid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turut-tur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of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ntipo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ovum),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inergid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</w:p>
    <w:p w14:paraId="1BD58152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</w:p>
    <w:p w14:paraId="68CEF0E4" w14:textId="77777777" w:rsidR="00F1794E" w:rsidRDefault="00F1794E" w:rsidP="00F1794E">
      <w:pPr>
        <w:pStyle w:val="ListParagraph"/>
        <w:spacing w:line="360" w:lineRule="auto"/>
        <w:ind w:left="14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875BB9F" wp14:editId="17AB9449">
            <wp:extent cx="4837814" cy="2616348"/>
            <wp:effectExtent l="0" t="0" r="1270" b="0"/>
            <wp:docPr id="20" name="Picture 20" descr="Mikrosporogenesis Dan Makrosporogenesis - Dunia Sosia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Mikrosporogenesis Dan Makrosporogenesis - Dunia Sosial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8405" cy="2616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FC4D51" w14:textId="73A9CE4E" w:rsidR="00F1794E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748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4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>Makrosporogenesis</w:t>
      </w:r>
      <w:proofErr w:type="spellEnd"/>
    </w:p>
    <w:p w14:paraId="1B2F0B3F" w14:textId="77777777" w:rsidR="00F1794E" w:rsidRPr="00352A7A" w:rsidRDefault="00F1794E" w:rsidP="00F1794E"/>
    <w:p w14:paraId="76CF3C29" w14:textId="77777777" w:rsidR="00F1794E" w:rsidRPr="0059431C" w:rsidRDefault="00F1794E" w:rsidP="00F1794E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b/>
          <w:sz w:val="24"/>
          <w:szCs w:val="24"/>
        </w:rPr>
        <w:t>Rangkuman</w:t>
      </w:r>
      <w:proofErr w:type="spellEnd"/>
    </w:p>
    <w:p w14:paraId="0743EDA7" w14:textId="77777777" w:rsidR="00F1794E" w:rsidRDefault="00F1794E" w:rsidP="00F1794E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Gametogene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eiosis I dan meiosis II,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asa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>.</w:t>
      </w:r>
    </w:p>
    <w:p w14:paraId="5400E3C7" w14:textId="77777777" w:rsidR="00F1794E" w:rsidRDefault="00F1794E" w:rsidP="00F1794E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Gamet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permatogenesis. Spermatogene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haploid. Gamet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oogenesis. Oogene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ovum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dan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ferti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polar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teri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>.</w:t>
      </w:r>
    </w:p>
    <w:p w14:paraId="412F2767" w14:textId="77777777" w:rsidR="00F1794E" w:rsidRPr="0059431C" w:rsidRDefault="00F1794E" w:rsidP="00F1794E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Gamet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an megaspor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haploid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fus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tiveget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an 2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1 dan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2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gaspor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lastRenderedPageBreak/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haploid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3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ntipod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, 2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lebur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andu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, dan 2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inergid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>, dan 1 inti ovum.</w:t>
      </w:r>
    </w:p>
    <w:p w14:paraId="490779A7" w14:textId="77777777" w:rsidR="00F1794E" w:rsidRPr="0059431C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D2D056" w14:textId="77777777" w:rsidR="00F1794E" w:rsidRPr="0059431C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8F56D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029F7C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AD5925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41DF7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25EDC1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1F010B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77ED9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E3B272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41966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33E93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862611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6F1A29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4B9BB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A2A3D0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732997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0F8D8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B63244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B31E97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A9500F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713B0C" w14:textId="77777777" w:rsidR="00F1794E" w:rsidRPr="000278D2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Latihan Soal!</w:t>
      </w:r>
    </w:p>
    <w:p w14:paraId="45F30EE8" w14:textId="77777777" w:rsidR="00F1794E" w:rsidRPr="000278D2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, yang pali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gametogenesis pada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78D2">
        <w:rPr>
          <w:rFonts w:ascii="Times New Roman" w:hAnsi="Times New Roman" w:cs="Times New Roman"/>
          <w:sz w:val="24"/>
          <w:szCs w:val="24"/>
        </w:rPr>
        <w:t>. . . .</w:t>
      </w:r>
      <w:proofErr w:type="gramEnd"/>
      <w:r w:rsidRPr="000278D2">
        <w:rPr>
          <w:rFonts w:ascii="Times New Roman" w:hAnsi="Times New Roman" w:cs="Times New Roman"/>
          <w:sz w:val="24"/>
          <w:szCs w:val="24"/>
        </w:rPr>
        <w:t xml:space="preserve"> .</w:t>
      </w:r>
    </w:p>
    <w:p w14:paraId="188FA211" w14:textId="77777777" w:rsidR="00F1794E" w:rsidRPr="000278D2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oogonium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dan 1 ovum</w:t>
      </w:r>
    </w:p>
    <w:p w14:paraId="59491A1A" w14:textId="77777777" w:rsidR="00F1794E" w:rsidRPr="000278D2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Sel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diploid</w:t>
      </w:r>
    </w:p>
    <w:p w14:paraId="647B2C90" w14:textId="77777777" w:rsidR="00F1794E" w:rsidRPr="000278D2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Pada proses Oogenesi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fungsional</w:t>
      </w:r>
      <w:proofErr w:type="spellEnd"/>
    </w:p>
    <w:p w14:paraId="64697756" w14:textId="77777777" w:rsidR="00F1794E" w:rsidRPr="00863766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63766">
        <w:rPr>
          <w:rFonts w:ascii="Times New Roman" w:hAnsi="Times New Roman" w:cs="Times New Roman"/>
          <w:sz w:val="24"/>
          <w:szCs w:val="24"/>
        </w:rPr>
        <w:t xml:space="preserve">Pada Oogenesis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fungsional</w:t>
      </w:r>
      <w:proofErr w:type="spellEnd"/>
    </w:p>
    <w:p w14:paraId="3D141514" w14:textId="77777777" w:rsidR="00F1794E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Spermatogenesi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lak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lak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797D40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D</w:t>
      </w:r>
    </w:p>
    <w:p w14:paraId="3DC6EA0D" w14:textId="77777777" w:rsidR="00F1794E" w:rsidRPr="000278D2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78D2">
        <w:rPr>
          <w:rFonts w:ascii="Times New Roman" w:hAnsi="Times New Roman" w:cs="Times New Roman"/>
          <w:sz w:val="24"/>
          <w:szCs w:val="24"/>
        </w:rPr>
        <w:t>. . . .</w:t>
      </w:r>
      <w:proofErr w:type="gramEnd"/>
    </w:p>
    <w:p w14:paraId="130DBA7C" w14:textId="77777777" w:rsidR="00F1794E" w:rsidRPr="000278D2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78D2">
        <w:rPr>
          <w:rFonts w:ascii="Times New Roman" w:hAnsi="Times New Roman" w:cs="Times New Roman"/>
          <w:sz w:val="24"/>
          <w:szCs w:val="24"/>
        </w:rPr>
        <w:t>Ovulasi</w:t>
      </w:r>
      <w:proofErr w:type="spellEnd"/>
    </w:p>
    <w:p w14:paraId="10B7DEA6" w14:textId="77777777" w:rsidR="00F1794E" w:rsidRPr="000278D2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Meiosis</w:t>
      </w:r>
    </w:p>
    <w:p w14:paraId="78E5313C" w14:textId="77777777" w:rsidR="00F1794E" w:rsidRPr="00863766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63766">
        <w:rPr>
          <w:rFonts w:ascii="Times New Roman" w:hAnsi="Times New Roman" w:cs="Times New Roman"/>
          <w:sz w:val="24"/>
          <w:szCs w:val="24"/>
        </w:rPr>
        <w:t>Spermatogenesis</w:t>
      </w:r>
    </w:p>
    <w:p w14:paraId="0B9ECE13" w14:textId="77777777" w:rsidR="00F1794E" w:rsidRPr="000278D2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Oogenesis</w:t>
      </w:r>
    </w:p>
    <w:p w14:paraId="66546B5E" w14:textId="77777777" w:rsidR="00F1794E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Mitosis</w:t>
      </w:r>
    </w:p>
    <w:p w14:paraId="4FA7E564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C</w:t>
      </w:r>
    </w:p>
    <w:p w14:paraId="77180AE9" w14:textId="77777777" w:rsidR="00F1794E" w:rsidRPr="000278D2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rhati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spermatogenesis di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>.</w:t>
      </w:r>
    </w:p>
    <w:p w14:paraId="706787D3" w14:textId="77777777" w:rsidR="00F1794E" w:rsidRPr="000278D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C647FF9" wp14:editId="268E49ED">
            <wp:extent cx="2642992" cy="1486683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ambar-spermatogenesis-dan-keterangannya-26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4731" cy="14876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D29B2B" w14:textId="77777777" w:rsidR="00F1794E" w:rsidRPr="000278D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diagram metagenesis,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78D2">
        <w:rPr>
          <w:rFonts w:ascii="Times New Roman" w:hAnsi="Times New Roman" w:cs="Times New Roman"/>
          <w:sz w:val="24"/>
          <w:szCs w:val="24"/>
        </w:rPr>
        <w:t>. . . .</w:t>
      </w:r>
      <w:proofErr w:type="gramEnd"/>
    </w:p>
    <w:p w14:paraId="0097A1A8" w14:textId="77777777" w:rsidR="00F1794E" w:rsidRPr="000278D2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1</w:t>
      </w:r>
    </w:p>
    <w:p w14:paraId="5421661F" w14:textId="77777777" w:rsidR="00F1794E" w:rsidRPr="00863766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63766">
        <w:rPr>
          <w:rFonts w:ascii="Times New Roman" w:hAnsi="Times New Roman" w:cs="Times New Roman"/>
          <w:sz w:val="24"/>
          <w:szCs w:val="24"/>
        </w:rPr>
        <w:t>2</w:t>
      </w:r>
    </w:p>
    <w:p w14:paraId="2057A708" w14:textId="77777777" w:rsidR="00F1794E" w:rsidRPr="000278D2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3</w:t>
      </w:r>
    </w:p>
    <w:p w14:paraId="5DAF8ED5" w14:textId="77777777" w:rsidR="00F1794E" w:rsidRPr="000278D2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4</w:t>
      </w:r>
    </w:p>
    <w:p w14:paraId="330772AC" w14:textId="77777777" w:rsidR="00F1794E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lastRenderedPageBreak/>
        <w:t>5</w:t>
      </w:r>
    </w:p>
    <w:p w14:paraId="3FC6FC89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B</w:t>
      </w:r>
    </w:p>
    <w:p w14:paraId="4FD2FB9F" w14:textId="77777777" w:rsidR="00F1794E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58D1">
        <w:rPr>
          <w:rFonts w:ascii="Times New Roman" w:hAnsi="Times New Roman" w:cs="Times New Roman"/>
          <w:sz w:val="24"/>
          <w:szCs w:val="24"/>
        </w:rPr>
        <w:t xml:space="preserve">Spermatogenesis pada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erdiferensias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primer </w:t>
      </w:r>
    </w:p>
    <w:p w14:paraId="6C0BD328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Epitel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germinal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tubulus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miniferus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</w:p>
    <w:p w14:paraId="1CB0A1EA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7858D1">
        <w:rPr>
          <w:rFonts w:ascii="Times New Roman" w:hAnsi="Times New Roman" w:cs="Times New Roman"/>
          <w:sz w:val="24"/>
          <w:szCs w:val="24"/>
        </w:rPr>
        <w:t xml:space="preserve">permatogonium </w:t>
      </w:r>
    </w:p>
    <w:p w14:paraId="3F405591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meiosis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1F6110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pematang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spermatozoa </w:t>
      </w:r>
    </w:p>
    <w:p w14:paraId="28DB5DEF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meiosis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spermatid </w:t>
      </w:r>
    </w:p>
    <w:p w14:paraId="02AF595E" w14:textId="77777777" w:rsidR="00F1794E" w:rsidRDefault="00F1794E" w:rsidP="00F1794E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spermatogenesis yang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. . . 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. </w:t>
      </w:r>
    </w:p>
    <w:p w14:paraId="1C041FD3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 – 3 – 2 – 5 – 4</w:t>
      </w:r>
    </w:p>
    <w:p w14:paraId="6545AFBA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 – 3 – 5 – 2 – 4</w:t>
      </w:r>
    </w:p>
    <w:p w14:paraId="3D736DC1" w14:textId="77777777" w:rsidR="00F1794E" w:rsidRPr="00863766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63766">
        <w:rPr>
          <w:rFonts w:ascii="Times New Roman" w:hAnsi="Times New Roman" w:cs="Times New Roman"/>
          <w:b/>
          <w:sz w:val="24"/>
          <w:szCs w:val="24"/>
        </w:rPr>
        <w:t>2 – 1 – 3 – 5 – 4</w:t>
      </w:r>
    </w:p>
    <w:p w14:paraId="10465045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 – 1 – 5 – 3 – 4</w:t>
      </w:r>
    </w:p>
    <w:p w14:paraId="748221A8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 – 1 – 3 – 2 – 4</w:t>
      </w:r>
    </w:p>
    <w:p w14:paraId="3F522BE2" w14:textId="77777777" w:rsidR="00F1794E" w:rsidRPr="00863766" w:rsidRDefault="00F1794E" w:rsidP="00F1794E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C</w:t>
      </w:r>
    </w:p>
    <w:p w14:paraId="4E6A4EB3" w14:textId="77777777" w:rsidR="00F1794E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anakah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gametogenesis pada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>?</w:t>
      </w:r>
    </w:p>
    <w:p w14:paraId="5F59FB72" w14:textId="77777777" w:rsidR="00F1794E" w:rsidRPr="00B562E8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Spermatogenesis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tubulus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miniferus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jani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kandungan</w:t>
      </w:r>
      <w:proofErr w:type="spellEnd"/>
    </w:p>
    <w:p w14:paraId="1A103D20" w14:textId="77777777" w:rsidR="00F1794E" w:rsidRPr="00B562E8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Sel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diploid</w:t>
      </w:r>
    </w:p>
    <w:p w14:paraId="7C05C000" w14:textId="77777777" w:rsidR="00F1794E" w:rsidRPr="00B562E8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Pada proses oogenesis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fungsional</w:t>
      </w:r>
      <w:proofErr w:type="spellEnd"/>
    </w:p>
    <w:p w14:paraId="03A3B5DE" w14:textId="77777777" w:rsidR="00F1794E" w:rsidRPr="00E63393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3393">
        <w:rPr>
          <w:rFonts w:ascii="Times New Roman" w:hAnsi="Times New Roman" w:cs="Times New Roman"/>
          <w:sz w:val="24"/>
          <w:szCs w:val="24"/>
        </w:rPr>
        <w:t xml:space="preserve">Pada proses oogenesis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dan 3 badan polar</w:t>
      </w:r>
    </w:p>
    <w:p w14:paraId="3A84AE7C" w14:textId="77777777" w:rsidR="00F1794E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Spermatogenesis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dan 1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teril</w:t>
      </w:r>
      <w:proofErr w:type="spellEnd"/>
    </w:p>
    <w:p w14:paraId="0F26A4AA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D</w:t>
      </w:r>
    </w:p>
    <w:p w14:paraId="5887CA86" w14:textId="77777777" w:rsidR="00F1794E" w:rsidRPr="00B562E8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C715C6E" w14:textId="77777777" w:rsidR="00F1794E" w:rsidRPr="00B562E8" w:rsidRDefault="00F1794E" w:rsidP="00F1794E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14:paraId="53F3DB6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D35BAF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153664F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39B0A7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DED252A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DB77D12" w14:textId="77777777" w:rsidR="00F1794E" w:rsidRDefault="00F1794E" w:rsidP="00F1794E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bookmarkStart w:id="14" w:name="_Toc116646555"/>
      <w:r w:rsidRPr="00E63393">
        <w:rPr>
          <w:rFonts w:ascii="Times New Roman" w:hAnsi="Times New Roman" w:cs="Times New Roman"/>
          <w:sz w:val="24"/>
          <w:szCs w:val="24"/>
        </w:rPr>
        <w:t>DAFTAR PUSTAKA</w:t>
      </w:r>
      <w:bookmarkEnd w:id="14"/>
    </w:p>
    <w:p w14:paraId="7345F9F2" w14:textId="77777777" w:rsidR="00F1794E" w:rsidRPr="00F1794E" w:rsidRDefault="00F1794E" w:rsidP="00F1794E"/>
    <w:p w14:paraId="5E92B405" w14:textId="77777777" w:rsidR="00F1794E" w:rsidRPr="004C0F5A" w:rsidRDefault="00F1794E" w:rsidP="00F1794E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ab/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  <w:r w:rsidRPr="004C0F5A">
        <w:rPr>
          <w:rFonts w:ascii="Times New Roman" w:hAnsi="Times New Roman" w:cs="Times New Roman"/>
          <w:noProof/>
          <w:sz w:val="24"/>
          <w:szCs w:val="24"/>
        </w:rPr>
        <w:t>Huda, Khoirul. 2020. “Struktur Dan Fungsi Sel Mapel Biologi Kelas Xi,” 1–36.</w:t>
      </w:r>
    </w:p>
    <w:p w14:paraId="3D110E71" w14:textId="77777777" w:rsidR="00F1794E" w:rsidRDefault="00F1794E" w:rsidP="00F1794E">
      <w:pPr>
        <w:widowControl w:val="0"/>
        <w:autoSpaceDE w:val="0"/>
        <w:autoSpaceDN w:val="0"/>
        <w:adjustRightInd w:val="0"/>
        <w:spacing w:after="0" w:line="360" w:lineRule="auto"/>
        <w:ind w:firstLine="480"/>
        <w:rPr>
          <w:rFonts w:ascii="Times New Roman" w:hAnsi="Times New Roman" w:cs="Times New Roman"/>
          <w:noProof/>
          <w:sz w:val="24"/>
          <w:szCs w:val="24"/>
        </w:rPr>
      </w:pPr>
      <w:r w:rsidRPr="004C0F5A">
        <w:rPr>
          <w:rFonts w:ascii="Times New Roman" w:hAnsi="Times New Roman" w:cs="Times New Roman"/>
          <w:noProof/>
          <w:sz w:val="24"/>
          <w:szCs w:val="24"/>
        </w:rPr>
        <w:t>Rancaranji, M A Al-khairiyah. 2021. “Xii Yayasan Manba El-Khair.”</w:t>
      </w:r>
    </w:p>
    <w:p w14:paraId="5263CABC" w14:textId="5893BB14" w:rsidR="00F1794E" w:rsidRPr="004C0F5A" w:rsidRDefault="00F1794E" w:rsidP="00F1794E">
      <w:pPr>
        <w:widowControl w:val="0"/>
        <w:autoSpaceDE w:val="0"/>
        <w:autoSpaceDN w:val="0"/>
        <w:adjustRightInd w:val="0"/>
        <w:spacing w:after="0" w:line="360" w:lineRule="auto"/>
        <w:ind w:firstLine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Omegawati, Wigati Hadi. Sukoco, Teo. </w:t>
      </w:r>
      <w:r w:rsidR="00A85B15">
        <w:rPr>
          <w:rFonts w:ascii="Times New Roman" w:hAnsi="Times New Roman" w:cs="Times New Roman"/>
          <w:noProof/>
          <w:sz w:val="24"/>
        </w:rPr>
        <w:t>dkk. "Biologi Peminatan Matematika dan Ilmu - ilmu alam SMA/MA Kelas XII". PT Intan Pariwara. Kalten, Indonesia.</w:t>
      </w:r>
    </w:p>
    <w:p w14:paraId="5965654A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</w:p>
    <w:p w14:paraId="69F460CC" w14:textId="6FD645F0" w:rsidR="00555730" w:rsidRDefault="00555730" w:rsidP="00A85B15">
      <w:pPr>
        <w:pStyle w:val="Heading2"/>
        <w:jc w:val="both"/>
        <w:rPr>
          <w:rFonts w:ascii="Times New Roman" w:eastAsia="Times New Roman" w:hAnsi="Times New Roman" w:cs="Times New Roman"/>
          <w:b w:val="0"/>
          <w:sz w:val="24"/>
          <w:szCs w:val="24"/>
        </w:rPr>
      </w:pPr>
    </w:p>
    <w:sectPr w:rsidR="00555730" w:rsidSect="00492136">
      <w:pgSz w:w="12240" w:h="15840"/>
      <w:pgMar w:top="1440" w:right="1440" w:bottom="1440" w:left="1440" w:header="720" w:footer="720" w:gutter="0"/>
      <w:pgNumType w:start="1" w:chapStyle="1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4F97C5" w14:textId="77777777" w:rsidR="00664403" w:rsidRDefault="00664403">
      <w:pPr>
        <w:spacing w:after="0" w:line="240" w:lineRule="auto"/>
      </w:pPr>
      <w:r>
        <w:separator/>
      </w:r>
    </w:p>
  </w:endnote>
  <w:endnote w:type="continuationSeparator" w:id="0">
    <w:p w14:paraId="79B41D17" w14:textId="77777777" w:rsidR="00664403" w:rsidRDefault="006644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445369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824A8F" w14:textId="3CEF487B" w:rsidR="00F1794E" w:rsidRDefault="00F1794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0BFFDEA" w14:textId="702B59C0" w:rsidR="00492136" w:rsidRDefault="0049213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D2957E" w14:textId="4FE39B95" w:rsidR="00F1794E" w:rsidRDefault="00F1794E" w:rsidP="00F1794E">
    <w:pPr>
      <w:pStyle w:val="Footer"/>
      <w:tabs>
        <w:tab w:val="left" w:pos="6253"/>
      </w:tabs>
    </w:pPr>
    <w:r>
      <w:tab/>
    </w:r>
    <w:sdt>
      <w:sdtPr>
        <w:id w:val="1448731027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  <w:r>
      <w:rPr>
        <w:noProof/>
      </w:rPr>
      <w:tab/>
    </w:r>
  </w:p>
  <w:p w14:paraId="09B09178" w14:textId="77777777" w:rsidR="00F1794E" w:rsidRDefault="00F179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C27DD8" w14:textId="77777777" w:rsidR="00664403" w:rsidRDefault="00664403">
      <w:pPr>
        <w:spacing w:after="0" w:line="240" w:lineRule="auto"/>
      </w:pPr>
      <w:r>
        <w:separator/>
      </w:r>
    </w:p>
  </w:footnote>
  <w:footnote w:type="continuationSeparator" w:id="0">
    <w:p w14:paraId="0359E847" w14:textId="77777777" w:rsidR="00664403" w:rsidRDefault="0066440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126B17"/>
    <w:multiLevelType w:val="multilevel"/>
    <w:tmpl w:val="2FE4B23E"/>
    <w:lvl w:ilvl="0">
      <w:start w:val="1"/>
      <w:numFmt w:val="upperLetter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1" w15:restartNumberingAfterBreak="0">
    <w:nsid w:val="01BC462A"/>
    <w:multiLevelType w:val="multilevel"/>
    <w:tmpl w:val="F9921A16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2" w15:restartNumberingAfterBreak="0">
    <w:nsid w:val="08486988"/>
    <w:multiLevelType w:val="multilevel"/>
    <w:tmpl w:val="A786582A"/>
    <w:lvl w:ilvl="0">
      <w:start w:val="1"/>
      <w:numFmt w:val="decimal"/>
      <w:lvlText w:val="%1."/>
      <w:lvlJc w:val="left"/>
      <w:pPr>
        <w:ind w:left="1842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3" w15:restartNumberingAfterBreak="0">
    <w:nsid w:val="10217D5B"/>
    <w:multiLevelType w:val="multilevel"/>
    <w:tmpl w:val="E260427C"/>
    <w:lvl w:ilvl="0">
      <w:start w:val="1"/>
      <w:numFmt w:val="upperLetter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4B92B8D"/>
    <w:multiLevelType w:val="hybridMultilevel"/>
    <w:tmpl w:val="C268A950"/>
    <w:lvl w:ilvl="0" w:tplc="4712E83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6F865DE"/>
    <w:multiLevelType w:val="multilevel"/>
    <w:tmpl w:val="7374A3DE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6" w15:restartNumberingAfterBreak="0">
    <w:nsid w:val="18483219"/>
    <w:multiLevelType w:val="hybridMultilevel"/>
    <w:tmpl w:val="1690E55C"/>
    <w:lvl w:ilvl="0" w:tplc="35462B5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3930672"/>
    <w:multiLevelType w:val="hybridMultilevel"/>
    <w:tmpl w:val="FE50DCA2"/>
    <w:lvl w:ilvl="0" w:tplc="7AFE033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34E3143F"/>
    <w:multiLevelType w:val="hybridMultilevel"/>
    <w:tmpl w:val="B0123B3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9F63FB9"/>
    <w:multiLevelType w:val="hybridMultilevel"/>
    <w:tmpl w:val="9FD2D2E2"/>
    <w:lvl w:ilvl="0" w:tplc="C5BC465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E8A7402"/>
    <w:multiLevelType w:val="hybridMultilevel"/>
    <w:tmpl w:val="C1BE5122"/>
    <w:lvl w:ilvl="0" w:tplc="CB9EEC2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46A5773A"/>
    <w:multiLevelType w:val="hybridMultilevel"/>
    <w:tmpl w:val="5E56662A"/>
    <w:lvl w:ilvl="0" w:tplc="62C209E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47F971C3"/>
    <w:multiLevelType w:val="multilevel"/>
    <w:tmpl w:val="52AAD84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3" w15:restartNumberingAfterBreak="0">
    <w:nsid w:val="55846C82"/>
    <w:multiLevelType w:val="hybridMultilevel"/>
    <w:tmpl w:val="7F880AE0"/>
    <w:lvl w:ilvl="0" w:tplc="21B2EB9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B132AEA"/>
    <w:multiLevelType w:val="hybridMultilevel"/>
    <w:tmpl w:val="3DC87CDE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66C570FC"/>
    <w:multiLevelType w:val="hybridMultilevel"/>
    <w:tmpl w:val="97982F7C"/>
    <w:lvl w:ilvl="0" w:tplc="0ED2FB18">
      <w:start w:val="1"/>
      <w:numFmt w:val="lowerLetter"/>
      <w:lvlText w:val="%1."/>
      <w:lvlJc w:val="left"/>
      <w:pPr>
        <w:ind w:left="150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220" w:hanging="360"/>
      </w:pPr>
    </w:lvl>
    <w:lvl w:ilvl="2" w:tplc="0409001B" w:tentative="1">
      <w:start w:val="1"/>
      <w:numFmt w:val="lowerRoman"/>
      <w:lvlText w:val="%3."/>
      <w:lvlJc w:val="right"/>
      <w:pPr>
        <w:ind w:left="2940" w:hanging="180"/>
      </w:pPr>
    </w:lvl>
    <w:lvl w:ilvl="3" w:tplc="0409000F" w:tentative="1">
      <w:start w:val="1"/>
      <w:numFmt w:val="decimal"/>
      <w:lvlText w:val="%4."/>
      <w:lvlJc w:val="left"/>
      <w:pPr>
        <w:ind w:left="3660" w:hanging="360"/>
      </w:pPr>
    </w:lvl>
    <w:lvl w:ilvl="4" w:tplc="04090019" w:tentative="1">
      <w:start w:val="1"/>
      <w:numFmt w:val="lowerLetter"/>
      <w:lvlText w:val="%5."/>
      <w:lvlJc w:val="left"/>
      <w:pPr>
        <w:ind w:left="4380" w:hanging="360"/>
      </w:pPr>
    </w:lvl>
    <w:lvl w:ilvl="5" w:tplc="0409001B" w:tentative="1">
      <w:start w:val="1"/>
      <w:numFmt w:val="lowerRoman"/>
      <w:lvlText w:val="%6."/>
      <w:lvlJc w:val="right"/>
      <w:pPr>
        <w:ind w:left="5100" w:hanging="180"/>
      </w:pPr>
    </w:lvl>
    <w:lvl w:ilvl="6" w:tplc="0409000F" w:tentative="1">
      <w:start w:val="1"/>
      <w:numFmt w:val="decimal"/>
      <w:lvlText w:val="%7."/>
      <w:lvlJc w:val="left"/>
      <w:pPr>
        <w:ind w:left="5820" w:hanging="360"/>
      </w:pPr>
    </w:lvl>
    <w:lvl w:ilvl="7" w:tplc="04090019" w:tentative="1">
      <w:start w:val="1"/>
      <w:numFmt w:val="lowerLetter"/>
      <w:lvlText w:val="%8."/>
      <w:lvlJc w:val="left"/>
      <w:pPr>
        <w:ind w:left="6540" w:hanging="360"/>
      </w:pPr>
    </w:lvl>
    <w:lvl w:ilvl="8" w:tplc="0409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16" w15:restartNumberingAfterBreak="0">
    <w:nsid w:val="6DD97E90"/>
    <w:multiLevelType w:val="multilevel"/>
    <w:tmpl w:val="5432635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7" w15:restartNumberingAfterBreak="0">
    <w:nsid w:val="70BE7C5F"/>
    <w:multiLevelType w:val="hybridMultilevel"/>
    <w:tmpl w:val="EA5C8918"/>
    <w:lvl w:ilvl="0" w:tplc="ED86BBE2">
      <w:start w:val="1"/>
      <w:numFmt w:val="decimal"/>
      <w:lvlText w:val="%1)"/>
      <w:lvlJc w:val="left"/>
      <w:pPr>
        <w:ind w:left="22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940" w:hanging="360"/>
      </w:pPr>
    </w:lvl>
    <w:lvl w:ilvl="2" w:tplc="0409001B" w:tentative="1">
      <w:start w:val="1"/>
      <w:numFmt w:val="lowerRoman"/>
      <w:lvlText w:val="%3."/>
      <w:lvlJc w:val="right"/>
      <w:pPr>
        <w:ind w:left="3660" w:hanging="180"/>
      </w:pPr>
    </w:lvl>
    <w:lvl w:ilvl="3" w:tplc="0409000F" w:tentative="1">
      <w:start w:val="1"/>
      <w:numFmt w:val="decimal"/>
      <w:lvlText w:val="%4."/>
      <w:lvlJc w:val="left"/>
      <w:pPr>
        <w:ind w:left="4380" w:hanging="360"/>
      </w:pPr>
    </w:lvl>
    <w:lvl w:ilvl="4" w:tplc="04090019" w:tentative="1">
      <w:start w:val="1"/>
      <w:numFmt w:val="lowerLetter"/>
      <w:lvlText w:val="%5."/>
      <w:lvlJc w:val="left"/>
      <w:pPr>
        <w:ind w:left="5100" w:hanging="360"/>
      </w:pPr>
    </w:lvl>
    <w:lvl w:ilvl="5" w:tplc="0409001B" w:tentative="1">
      <w:start w:val="1"/>
      <w:numFmt w:val="lowerRoman"/>
      <w:lvlText w:val="%6."/>
      <w:lvlJc w:val="right"/>
      <w:pPr>
        <w:ind w:left="5820" w:hanging="180"/>
      </w:pPr>
    </w:lvl>
    <w:lvl w:ilvl="6" w:tplc="0409000F" w:tentative="1">
      <w:start w:val="1"/>
      <w:numFmt w:val="decimal"/>
      <w:lvlText w:val="%7."/>
      <w:lvlJc w:val="left"/>
      <w:pPr>
        <w:ind w:left="6540" w:hanging="360"/>
      </w:pPr>
    </w:lvl>
    <w:lvl w:ilvl="7" w:tplc="04090019" w:tentative="1">
      <w:start w:val="1"/>
      <w:numFmt w:val="lowerLetter"/>
      <w:lvlText w:val="%8."/>
      <w:lvlJc w:val="left"/>
      <w:pPr>
        <w:ind w:left="7260" w:hanging="360"/>
      </w:pPr>
    </w:lvl>
    <w:lvl w:ilvl="8" w:tplc="0409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18" w15:restartNumberingAfterBreak="0">
    <w:nsid w:val="71F752E2"/>
    <w:multiLevelType w:val="hybridMultilevel"/>
    <w:tmpl w:val="938AA24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8F10723"/>
    <w:multiLevelType w:val="hybridMultilevel"/>
    <w:tmpl w:val="E8E65860"/>
    <w:lvl w:ilvl="0" w:tplc="04090011">
      <w:start w:val="1"/>
      <w:numFmt w:val="decimal"/>
      <w:lvlText w:val="%1)"/>
      <w:lvlJc w:val="left"/>
      <w:pPr>
        <w:ind w:left="1860" w:hanging="360"/>
      </w:pPr>
    </w:lvl>
    <w:lvl w:ilvl="1" w:tplc="04090019" w:tentative="1">
      <w:start w:val="1"/>
      <w:numFmt w:val="lowerLetter"/>
      <w:lvlText w:val="%2."/>
      <w:lvlJc w:val="left"/>
      <w:pPr>
        <w:ind w:left="2580" w:hanging="360"/>
      </w:pPr>
    </w:lvl>
    <w:lvl w:ilvl="2" w:tplc="0409001B" w:tentative="1">
      <w:start w:val="1"/>
      <w:numFmt w:val="lowerRoman"/>
      <w:lvlText w:val="%3."/>
      <w:lvlJc w:val="right"/>
      <w:pPr>
        <w:ind w:left="3300" w:hanging="180"/>
      </w:pPr>
    </w:lvl>
    <w:lvl w:ilvl="3" w:tplc="0409000F" w:tentative="1">
      <w:start w:val="1"/>
      <w:numFmt w:val="decimal"/>
      <w:lvlText w:val="%4."/>
      <w:lvlJc w:val="left"/>
      <w:pPr>
        <w:ind w:left="4020" w:hanging="360"/>
      </w:pPr>
    </w:lvl>
    <w:lvl w:ilvl="4" w:tplc="04090019" w:tentative="1">
      <w:start w:val="1"/>
      <w:numFmt w:val="lowerLetter"/>
      <w:lvlText w:val="%5."/>
      <w:lvlJc w:val="left"/>
      <w:pPr>
        <w:ind w:left="4740" w:hanging="360"/>
      </w:pPr>
    </w:lvl>
    <w:lvl w:ilvl="5" w:tplc="0409001B" w:tentative="1">
      <w:start w:val="1"/>
      <w:numFmt w:val="lowerRoman"/>
      <w:lvlText w:val="%6."/>
      <w:lvlJc w:val="right"/>
      <w:pPr>
        <w:ind w:left="5460" w:hanging="180"/>
      </w:pPr>
    </w:lvl>
    <w:lvl w:ilvl="6" w:tplc="0409000F" w:tentative="1">
      <w:start w:val="1"/>
      <w:numFmt w:val="decimal"/>
      <w:lvlText w:val="%7."/>
      <w:lvlJc w:val="left"/>
      <w:pPr>
        <w:ind w:left="6180" w:hanging="360"/>
      </w:pPr>
    </w:lvl>
    <w:lvl w:ilvl="7" w:tplc="04090019" w:tentative="1">
      <w:start w:val="1"/>
      <w:numFmt w:val="lowerLetter"/>
      <w:lvlText w:val="%8."/>
      <w:lvlJc w:val="left"/>
      <w:pPr>
        <w:ind w:left="6900" w:hanging="360"/>
      </w:pPr>
    </w:lvl>
    <w:lvl w:ilvl="8" w:tplc="0409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20" w15:restartNumberingAfterBreak="0">
    <w:nsid w:val="7A3E7BF1"/>
    <w:multiLevelType w:val="hybridMultilevel"/>
    <w:tmpl w:val="593A9E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C81D77"/>
    <w:multiLevelType w:val="hybridMultilevel"/>
    <w:tmpl w:val="218C6A18"/>
    <w:lvl w:ilvl="0" w:tplc="1DD6FA40">
      <w:start w:val="1"/>
      <w:numFmt w:val="decimal"/>
      <w:lvlText w:val="%1.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num w:numId="1" w16cid:durableId="1349720944">
    <w:abstractNumId w:val="0"/>
  </w:num>
  <w:num w:numId="2" w16cid:durableId="532307979">
    <w:abstractNumId w:val="12"/>
  </w:num>
  <w:num w:numId="3" w16cid:durableId="896622411">
    <w:abstractNumId w:val="5"/>
  </w:num>
  <w:num w:numId="4" w16cid:durableId="458112945">
    <w:abstractNumId w:val="1"/>
  </w:num>
  <w:num w:numId="5" w16cid:durableId="685790439">
    <w:abstractNumId w:val="2"/>
  </w:num>
  <w:num w:numId="6" w16cid:durableId="982656382">
    <w:abstractNumId w:val="16"/>
  </w:num>
  <w:num w:numId="7" w16cid:durableId="2070348427">
    <w:abstractNumId w:val="3"/>
  </w:num>
  <w:num w:numId="8" w16cid:durableId="1314137440">
    <w:abstractNumId w:val="20"/>
  </w:num>
  <w:num w:numId="9" w16cid:durableId="1220439727">
    <w:abstractNumId w:val="9"/>
  </w:num>
  <w:num w:numId="10" w16cid:durableId="630404046">
    <w:abstractNumId w:val="6"/>
  </w:num>
  <w:num w:numId="11" w16cid:durableId="1388148063">
    <w:abstractNumId w:val="10"/>
  </w:num>
  <w:num w:numId="12" w16cid:durableId="181743741">
    <w:abstractNumId w:val="18"/>
  </w:num>
  <w:num w:numId="13" w16cid:durableId="312373063">
    <w:abstractNumId w:val="13"/>
  </w:num>
  <w:num w:numId="14" w16cid:durableId="499392064">
    <w:abstractNumId w:val="11"/>
  </w:num>
  <w:num w:numId="15" w16cid:durableId="1709720028">
    <w:abstractNumId w:val="21"/>
  </w:num>
  <w:num w:numId="16" w16cid:durableId="1174876332">
    <w:abstractNumId w:val="15"/>
  </w:num>
  <w:num w:numId="17" w16cid:durableId="1796875657">
    <w:abstractNumId w:val="17"/>
  </w:num>
  <w:num w:numId="18" w16cid:durableId="2013412391">
    <w:abstractNumId w:val="19"/>
  </w:num>
  <w:num w:numId="19" w16cid:durableId="1936745278">
    <w:abstractNumId w:val="14"/>
  </w:num>
  <w:num w:numId="20" w16cid:durableId="1323848619">
    <w:abstractNumId w:val="7"/>
  </w:num>
  <w:num w:numId="21" w16cid:durableId="596332126">
    <w:abstractNumId w:val="4"/>
  </w:num>
  <w:num w:numId="22" w16cid:durableId="92421902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55730"/>
    <w:rsid w:val="00357470"/>
    <w:rsid w:val="00366CC8"/>
    <w:rsid w:val="00492136"/>
    <w:rsid w:val="004C0F5A"/>
    <w:rsid w:val="00514DB7"/>
    <w:rsid w:val="00555730"/>
    <w:rsid w:val="0057759F"/>
    <w:rsid w:val="00664403"/>
    <w:rsid w:val="00863766"/>
    <w:rsid w:val="00A85B15"/>
    <w:rsid w:val="00E63393"/>
    <w:rsid w:val="00F1794E"/>
    <w:rsid w:val="00F37488"/>
    <w:rsid w:val="00F81B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A30C35C"/>
  <w15:docId w15:val="{A64467D9-1EE9-4B7B-9989-FD3E72382F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ListParagraph">
    <w:name w:val="List Paragraph"/>
    <w:basedOn w:val="Normal"/>
    <w:uiPriority w:val="34"/>
    <w:qFormat/>
    <w:rsid w:val="00193191"/>
    <w:pPr>
      <w:ind w:left="720"/>
      <w:contextualSpacing/>
    </w:pPr>
  </w:style>
  <w:style w:type="table" w:styleId="TableGrid">
    <w:name w:val="Table Grid"/>
    <w:basedOn w:val="TableNormal"/>
    <w:uiPriority w:val="39"/>
    <w:rsid w:val="00053E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1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2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3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863766"/>
    <w:pPr>
      <w:spacing w:after="200" w:line="240" w:lineRule="auto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E63393"/>
    <w:pPr>
      <w:spacing w:before="240" w:after="0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E6339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63393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E6339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179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1794E"/>
  </w:style>
  <w:style w:type="paragraph" w:styleId="Footer">
    <w:name w:val="footer"/>
    <w:basedOn w:val="Normal"/>
    <w:link w:val="FooterChar"/>
    <w:uiPriority w:val="99"/>
    <w:unhideWhenUsed/>
    <w:rsid w:val="00F179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1794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jpeg"/><Relationship Id="rId3" Type="http://schemas.openxmlformats.org/officeDocument/2006/relationships/numbering" Target="numbering.xml"/><Relationship Id="rId21" Type="http://schemas.openxmlformats.org/officeDocument/2006/relationships/image" Target="media/image11.png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24" Type="http://schemas.openxmlformats.org/officeDocument/2006/relationships/image" Target="media/image14.png"/><Relationship Id="rId32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jpeg"/><Relationship Id="rId10" Type="http://schemas.openxmlformats.org/officeDocument/2006/relationships/footer" Target="footer1.xml"/><Relationship Id="rId19" Type="http://schemas.openxmlformats.org/officeDocument/2006/relationships/image" Target="media/image9.png"/><Relationship Id="rId31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jpeg"/><Relationship Id="rId30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9M++o4Fvpny2U9OASm691u/Fc9w==">AMUW2mVgsdrowF4OpjxHuXiCfuxwt0UXO3WJm7HnNBP36WYjttuvnbcFFBE0OFPROkWcysuWorLxyDj8/jawq3IRY4ilEAndwzVuBDuy02p7kqqmeESQ7vk=</go:docsCustomData>
</go:gDocsCustomXmlDataStorage>
</file>

<file path=customXml/itemProps1.xml><?xml version="1.0" encoding="utf-8"?>
<ds:datastoreItem xmlns:ds="http://schemas.openxmlformats.org/officeDocument/2006/customXml" ds:itemID="{EC586EC8-D74D-435D-A3D4-572BB99600D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1</Pages>
  <Words>2838</Words>
  <Characters>16183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ideapad3.5ghe@outlook.com</dc:creator>
  <cp:lastModifiedBy>Esty Hairina</cp:lastModifiedBy>
  <cp:revision>9</cp:revision>
  <cp:lastPrinted>2022-10-14T05:30:00Z</cp:lastPrinted>
  <dcterms:created xsi:type="dcterms:W3CDTF">2022-09-14T01:35:00Z</dcterms:created>
  <dcterms:modified xsi:type="dcterms:W3CDTF">2022-10-14T0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turabian-author-date</vt:lpwstr>
  </property>
  <property fmtid="{D5CDD505-2E9C-101B-9397-08002B2CF9AE}" pid="4" name="Mendeley Unique User Id_1">
    <vt:lpwstr>1ba26974-e178-3fbf-8a8e-ea2027e8191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